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2AC68C" w14:textId="126119C0" w:rsidR="00B72928" w:rsidRPr="0011555A" w:rsidRDefault="00575A8D" w:rsidP="00B72928">
      <w:pPr>
        <w:spacing w:after="0" w:line="240" w:lineRule="auto"/>
        <w:jc w:val="center"/>
        <w:rPr>
          <w:rFonts w:asciiTheme="majorBidi" w:eastAsia="Times New Roman" w:hAnsiTheme="majorBidi" w:cstheme="majorBidi"/>
          <w:b/>
          <w:bCs/>
          <w:sz w:val="32"/>
          <w:szCs w:val="32"/>
        </w:rPr>
      </w:pPr>
      <w:r w:rsidRPr="0011555A">
        <w:rPr>
          <w:rFonts w:asciiTheme="majorBidi" w:eastAsia="Times New Roman" w:hAnsiTheme="majorBidi" w:cstheme="majorBidi"/>
          <w:b/>
          <w:bCs/>
          <w:sz w:val="32"/>
          <w:szCs w:val="32"/>
        </w:rPr>
        <w:t>Effectiveness of Wide-Awake Local Anesthesia No tourniquet as a Single Anesthetic Technique in Hand and Wrist Surgeries</w:t>
      </w:r>
    </w:p>
    <w:p w14:paraId="6A0FB1FD" w14:textId="77777777" w:rsidR="00B72928" w:rsidRPr="0011555A" w:rsidRDefault="00B72928" w:rsidP="00794F50">
      <w:pPr>
        <w:spacing w:before="240" w:line="240" w:lineRule="auto"/>
        <w:rPr>
          <w:rFonts w:asciiTheme="majorBidi" w:hAnsiTheme="majorBidi" w:cstheme="majorBidi"/>
          <w:b/>
          <w:bCs/>
          <w:sz w:val="24"/>
          <w:szCs w:val="24"/>
        </w:rPr>
      </w:pPr>
      <w:r w:rsidRPr="0011555A">
        <w:rPr>
          <w:rFonts w:asciiTheme="majorBidi" w:hAnsiTheme="majorBidi" w:cstheme="majorBidi"/>
          <w:b/>
          <w:bCs/>
          <w:sz w:val="24"/>
          <w:szCs w:val="24"/>
        </w:rPr>
        <w:t>Abstract</w:t>
      </w:r>
    </w:p>
    <w:p w14:paraId="772C1B89" w14:textId="1CCFADFF" w:rsidR="00B72928" w:rsidRPr="0011555A" w:rsidRDefault="00B72928" w:rsidP="00725311">
      <w:pPr>
        <w:jc w:val="both"/>
        <w:rPr>
          <w:sz w:val="24"/>
          <w:szCs w:val="24"/>
          <w:rtl/>
        </w:rPr>
      </w:pPr>
      <w:r w:rsidRPr="0011555A">
        <w:rPr>
          <w:rFonts w:asciiTheme="majorBidi" w:hAnsiTheme="majorBidi" w:cstheme="majorBidi"/>
          <w:b/>
          <w:bCs/>
          <w:sz w:val="24"/>
          <w:szCs w:val="24"/>
        </w:rPr>
        <w:t>Background:</w:t>
      </w:r>
      <w:r w:rsidRPr="0011555A">
        <w:rPr>
          <w:rFonts w:asciiTheme="majorBidi" w:hAnsiTheme="majorBidi" w:cstheme="majorBidi"/>
          <w:sz w:val="24"/>
          <w:szCs w:val="24"/>
        </w:rPr>
        <w:t xml:space="preserve"> </w:t>
      </w:r>
      <w:r w:rsidR="007779DD" w:rsidRPr="0011555A">
        <w:rPr>
          <w:rFonts w:asciiTheme="majorBidi" w:hAnsiTheme="majorBidi" w:cstheme="majorBidi"/>
          <w:sz w:val="24"/>
          <w:szCs w:val="24"/>
        </w:rPr>
        <w:t>Wide Awake Local Anesthesia No Tourniquet (WALANT) offers a safe, cost-effective, and patient-friendly alternative to traditional anesthesia in hand and wrist surgeries by eliminating tourniquet discomfort and anesthetic risks.</w:t>
      </w:r>
      <w:r w:rsidR="00F8671D" w:rsidRPr="0011555A">
        <w:rPr>
          <w:rFonts w:asciiTheme="majorBidi" w:hAnsiTheme="majorBidi" w:cstheme="majorBidi"/>
          <w:sz w:val="24"/>
          <w:szCs w:val="24"/>
        </w:rPr>
        <w:t xml:space="preserve"> </w:t>
      </w:r>
      <w:r w:rsidRPr="0011555A">
        <w:rPr>
          <w:rFonts w:asciiTheme="majorBidi" w:hAnsiTheme="majorBidi" w:cstheme="majorBidi"/>
          <w:b/>
          <w:bCs/>
          <w:sz w:val="24"/>
          <w:szCs w:val="24"/>
        </w:rPr>
        <w:t xml:space="preserve">This study aimed to </w:t>
      </w:r>
      <w:r w:rsidR="00582220" w:rsidRPr="0011555A">
        <w:rPr>
          <w:rFonts w:asciiTheme="majorBidi" w:hAnsiTheme="majorBidi" w:cstheme="majorBidi"/>
          <w:sz w:val="24"/>
          <w:szCs w:val="24"/>
        </w:rPr>
        <w:t>evaluate the effectiveness and safety of WALANT as a sole anesthetic technique in elective hand and wrist procedures.</w:t>
      </w:r>
      <w:r w:rsidRPr="0011555A">
        <w:rPr>
          <w:rFonts w:asciiTheme="majorBidi" w:hAnsiTheme="majorBidi" w:cstheme="majorBidi"/>
          <w:sz w:val="24"/>
          <w:szCs w:val="24"/>
        </w:rPr>
        <w:t xml:space="preserve"> </w:t>
      </w:r>
      <w:r w:rsidRPr="0011555A">
        <w:rPr>
          <w:rFonts w:asciiTheme="majorBidi" w:hAnsiTheme="majorBidi" w:cstheme="majorBidi"/>
          <w:b/>
          <w:bCs/>
          <w:sz w:val="24"/>
          <w:szCs w:val="24"/>
        </w:rPr>
        <w:t>Methods:</w:t>
      </w:r>
      <w:r w:rsidRPr="0011555A">
        <w:rPr>
          <w:rFonts w:asciiTheme="majorBidi" w:hAnsiTheme="majorBidi" w:cstheme="majorBidi"/>
          <w:sz w:val="24"/>
          <w:szCs w:val="24"/>
        </w:rPr>
        <w:t xml:space="preserve"> </w:t>
      </w:r>
      <w:r w:rsidR="00AD70B2" w:rsidRPr="0011555A">
        <w:rPr>
          <w:rFonts w:asciiTheme="majorBidi" w:hAnsiTheme="majorBidi" w:cstheme="majorBidi"/>
          <w:sz w:val="24"/>
          <w:szCs w:val="24"/>
        </w:rPr>
        <w:t xml:space="preserve">This </w:t>
      </w:r>
      <w:r w:rsidR="00582220" w:rsidRPr="0011555A">
        <w:rPr>
          <w:rFonts w:asciiTheme="majorBidi" w:hAnsiTheme="majorBidi" w:cstheme="majorBidi"/>
          <w:sz w:val="24"/>
          <w:szCs w:val="24"/>
        </w:rPr>
        <w:t xml:space="preserve">prospective study was conducted on 50 </w:t>
      </w:r>
      <w:r w:rsidR="00C76D9F" w:rsidRPr="0011555A">
        <w:rPr>
          <w:rFonts w:asciiTheme="majorBidi" w:hAnsiTheme="majorBidi" w:cstheme="majorBidi"/>
          <w:sz w:val="24"/>
          <w:szCs w:val="24"/>
        </w:rPr>
        <w:t>American Society of Anesthesiologists (ASA)</w:t>
      </w:r>
      <w:r w:rsidR="00582220" w:rsidRPr="0011555A">
        <w:rPr>
          <w:rFonts w:asciiTheme="majorBidi" w:hAnsiTheme="majorBidi" w:cstheme="majorBidi"/>
          <w:sz w:val="24"/>
          <w:szCs w:val="24"/>
        </w:rPr>
        <w:t xml:space="preserve"> I–III patients undergoing elective hand or wrist surgery at Benha University Hospital. All patients received lidocaine with epinephrine without tourniquet application. Pain (</w:t>
      </w:r>
      <w:r w:rsidR="00C76D9F" w:rsidRPr="0011555A">
        <w:rPr>
          <w:rFonts w:asciiTheme="majorBidi" w:hAnsiTheme="majorBidi" w:cstheme="majorBidi"/>
          <w:sz w:val="24"/>
          <w:szCs w:val="24"/>
        </w:rPr>
        <w:t>Visual Analogue Scale [</w:t>
      </w:r>
      <w:r w:rsidR="00582220" w:rsidRPr="0011555A">
        <w:rPr>
          <w:rFonts w:asciiTheme="majorBidi" w:hAnsiTheme="majorBidi" w:cstheme="majorBidi"/>
          <w:sz w:val="24"/>
          <w:szCs w:val="24"/>
        </w:rPr>
        <w:t>VAS</w:t>
      </w:r>
      <w:r w:rsidR="00C76D9F" w:rsidRPr="0011555A">
        <w:rPr>
          <w:rFonts w:asciiTheme="majorBidi" w:hAnsiTheme="majorBidi" w:cstheme="majorBidi"/>
          <w:sz w:val="24"/>
          <w:szCs w:val="24"/>
        </w:rPr>
        <w:t>]</w:t>
      </w:r>
      <w:r w:rsidR="00582220" w:rsidRPr="0011555A">
        <w:rPr>
          <w:rFonts w:asciiTheme="majorBidi" w:hAnsiTheme="majorBidi" w:cstheme="majorBidi"/>
          <w:sz w:val="24"/>
          <w:szCs w:val="24"/>
        </w:rPr>
        <w:t>), analgesic use, complications, and satisfaction were assessed up to 24 hours postoperatively.</w:t>
      </w:r>
      <w:r w:rsidR="00F73676" w:rsidRPr="0011555A">
        <w:rPr>
          <w:rFonts w:asciiTheme="majorBidi" w:hAnsiTheme="majorBidi" w:cstheme="majorBidi"/>
          <w:sz w:val="24"/>
          <w:szCs w:val="24"/>
        </w:rPr>
        <w:t xml:space="preserve"> </w:t>
      </w:r>
      <w:r w:rsidRPr="0011555A">
        <w:rPr>
          <w:rFonts w:asciiTheme="majorBidi" w:hAnsiTheme="majorBidi" w:cstheme="majorBidi"/>
          <w:b/>
          <w:bCs/>
          <w:sz w:val="24"/>
          <w:szCs w:val="24"/>
        </w:rPr>
        <w:t>Results</w:t>
      </w:r>
      <w:r w:rsidRPr="0011555A">
        <w:rPr>
          <w:rFonts w:asciiTheme="majorBidi" w:hAnsiTheme="majorBidi" w:cstheme="majorBidi"/>
          <w:sz w:val="24"/>
          <w:szCs w:val="24"/>
        </w:rPr>
        <w:t xml:space="preserve">: </w:t>
      </w:r>
      <w:r w:rsidR="0039281A" w:rsidRPr="0011555A">
        <w:rPr>
          <w:rFonts w:asciiTheme="majorBidi" w:hAnsiTheme="majorBidi" w:cstheme="majorBidi"/>
          <w:sz w:val="24"/>
          <w:szCs w:val="24"/>
        </w:rPr>
        <w:t>The median onset of sensory block was 4 ± 1 minutes. Open procedures represented 56% of cases. Median VAS pain scores rose from 1 immediately post-surgery to 4 at 24 hours (p &lt; 0.001). The median time to first analgesia was 2.2 hours, and median 24-hour morphine consumption was 5.7 mg/kg. Analgesic need (74%) and opioid use were significantly higher after open procedures (10.2 mg/kg vs. 0 mg/kg, p &lt; 0.001). Complications were minor (nausea 6%, vomiting 8%), and mean hospital stay was 5 ± 1 hours. Surgeon satisfaction reached 68%, while 58% of patients were satisfied or very satisfied.</w:t>
      </w:r>
      <w:r w:rsidRPr="0011555A">
        <w:rPr>
          <w:rFonts w:asciiTheme="majorBidi" w:hAnsiTheme="majorBidi" w:cstheme="majorBidi"/>
          <w:b/>
          <w:bCs/>
          <w:sz w:val="24"/>
          <w:szCs w:val="24"/>
        </w:rPr>
        <w:t xml:space="preserve"> Conclusion:</w:t>
      </w:r>
      <w:r w:rsidR="009F7C0D" w:rsidRPr="0011555A">
        <w:rPr>
          <w:rFonts w:asciiTheme="majorBidi" w:hAnsiTheme="majorBidi" w:cstheme="majorBidi"/>
          <w:sz w:val="24"/>
          <w:szCs w:val="24"/>
          <w:vertAlign w:val="superscript"/>
        </w:rPr>
        <w:t xml:space="preserve"> </w:t>
      </w:r>
      <w:r w:rsidR="00E440C2" w:rsidRPr="0011555A">
        <w:rPr>
          <w:rFonts w:asciiTheme="majorBidi" w:hAnsiTheme="majorBidi" w:cstheme="majorBidi"/>
          <w:sz w:val="24"/>
          <w:szCs w:val="24"/>
        </w:rPr>
        <w:t xml:space="preserve">WALANT provides effective anesthesia, short hospital </w:t>
      </w:r>
      <w:proofErr w:type="gramStart"/>
      <w:r w:rsidR="00E440C2" w:rsidRPr="0011555A">
        <w:rPr>
          <w:rFonts w:asciiTheme="majorBidi" w:hAnsiTheme="majorBidi" w:cstheme="majorBidi"/>
          <w:sz w:val="24"/>
          <w:szCs w:val="24"/>
        </w:rPr>
        <w:t>stay</w:t>
      </w:r>
      <w:proofErr w:type="gramEnd"/>
      <w:r w:rsidR="00E440C2" w:rsidRPr="0011555A">
        <w:rPr>
          <w:rFonts w:asciiTheme="majorBidi" w:hAnsiTheme="majorBidi" w:cstheme="majorBidi"/>
          <w:sz w:val="24"/>
          <w:szCs w:val="24"/>
        </w:rPr>
        <w:t>, and minimal complications, making it an excellent choice for most elective hand and wrist surgeries, especially minimally invasive cases. Supplemental analgesia may be required for open or prolonged procedures.</w:t>
      </w:r>
    </w:p>
    <w:p w14:paraId="0EE60FD2" w14:textId="6E635CA5" w:rsidR="0080458C" w:rsidRPr="0011555A" w:rsidRDefault="00B72928" w:rsidP="00B72928">
      <w:pPr>
        <w:spacing w:before="240" w:after="0" w:line="240" w:lineRule="auto"/>
        <w:jc w:val="lowKashida"/>
        <w:rPr>
          <w:rFonts w:asciiTheme="majorBidi" w:hAnsiTheme="majorBidi" w:cstheme="majorBidi"/>
          <w:sz w:val="24"/>
          <w:szCs w:val="24"/>
        </w:rPr>
      </w:pPr>
      <w:r w:rsidRPr="0011555A">
        <w:rPr>
          <w:rFonts w:asciiTheme="majorBidi" w:hAnsiTheme="majorBidi" w:cstheme="majorBidi"/>
          <w:b/>
          <w:bCs/>
          <w:sz w:val="24"/>
          <w:szCs w:val="24"/>
        </w:rPr>
        <w:t>Keywords:</w:t>
      </w:r>
      <w:r w:rsidRPr="0011555A">
        <w:t xml:space="preserve"> </w:t>
      </w:r>
      <w:r w:rsidR="00E440C2" w:rsidRPr="0011555A">
        <w:rPr>
          <w:rFonts w:asciiTheme="majorBidi" w:hAnsiTheme="majorBidi" w:cstheme="majorBidi"/>
          <w:sz w:val="24"/>
          <w:szCs w:val="24"/>
        </w:rPr>
        <w:t>WALANT, Hand Surgery, Local Anesthesia, Analgesia, Tourniquet-Free Surgery.</w:t>
      </w:r>
    </w:p>
    <w:p w14:paraId="2AF99A58" w14:textId="684B9207" w:rsidR="0080458C" w:rsidRPr="0011555A" w:rsidRDefault="0080458C" w:rsidP="00ED1E3C">
      <w:pPr>
        <w:spacing w:before="240" w:after="0" w:line="240" w:lineRule="auto"/>
        <w:jc w:val="lowKashida"/>
        <w:rPr>
          <w:rFonts w:asciiTheme="majorBidi" w:hAnsiTheme="majorBidi" w:cstheme="majorBidi"/>
          <w:b/>
          <w:bCs/>
          <w:sz w:val="24"/>
          <w:szCs w:val="24"/>
        </w:rPr>
      </w:pPr>
      <w:r w:rsidRPr="0011555A">
        <w:rPr>
          <w:rFonts w:asciiTheme="majorBidi" w:hAnsiTheme="majorBidi" w:cstheme="majorBidi"/>
          <w:b/>
          <w:bCs/>
          <w:sz w:val="24"/>
          <w:szCs w:val="24"/>
        </w:rPr>
        <w:t>Introduction</w:t>
      </w:r>
      <w:r w:rsidR="00FE5E7D" w:rsidRPr="0011555A">
        <w:rPr>
          <w:rFonts w:asciiTheme="majorBidi" w:hAnsiTheme="majorBidi" w:cstheme="majorBidi"/>
          <w:b/>
          <w:bCs/>
          <w:sz w:val="24"/>
          <w:szCs w:val="24"/>
        </w:rPr>
        <w:t>:</w:t>
      </w:r>
    </w:p>
    <w:p w14:paraId="4FE064F1" w14:textId="57A011AC" w:rsidR="00D63492" w:rsidRPr="0011555A" w:rsidRDefault="00D63492" w:rsidP="00D63492">
      <w:pPr>
        <w:pStyle w:val="P"/>
        <w:rPr>
          <w:lang w:bidi="ar-EG"/>
        </w:rPr>
      </w:pPr>
      <w:r w:rsidRPr="0011555A">
        <w:rPr>
          <w:lang w:bidi="ar-EG"/>
        </w:rPr>
        <w:t xml:space="preserve">Hand surgery is commonly performed under one of three primary types of anesthesia: local, regional, or general. Each technique carries its own advantages and disadvantages. Traditionally, hand surgery involves the use of pneumatic arterial tourniquets (AT) to create a bloodless surgical field and enhance visibility. However, prolonged tourniquet application can lead to significant discomfort or pain, often necessitating the use of general or regional anesthesia to mitigate these effects </w:t>
      </w:r>
      <w:r w:rsidRPr="0011555A">
        <w:fldChar w:fldCharType="begin"/>
      </w:r>
      <w:r w:rsidR="00E73DC5" w:rsidRPr="0011555A">
        <w:instrText xml:space="preserve"> ADDIN EN.CITE &lt;EndNote&gt;&lt;Cite&gt;&lt;Author&gt;Sawhney&lt;/Author&gt;&lt;Year&gt;2024&lt;/Year&gt;&lt;RecNum&gt;66&lt;/RecNum&gt;&lt;DisplayText&gt;&lt;style face="superscript"&gt;[1]&lt;/style&gt;&lt;/DisplayText&gt;&lt;record&gt;&lt;rec-number&gt;66&lt;/rec-number&gt;&lt;foreign-keys&gt;&lt;key app="EN" db-id="w9sv5pfszaepw1e2wd952229e2er5etdrsdt" timestamp="1756386124"&gt;66&lt;/key&gt;&lt;/foreign-keys&gt;&lt;ref-type name="Journal Article"&gt;17&lt;/ref-type&gt;&lt;contributors&gt;&lt;authors&gt;&lt;author&gt;Sawhney, A.&lt;/author&gt;&lt;author&gt;Thacoor, A.&lt;/author&gt;&lt;author&gt;Nagra, R.&lt;/author&gt;&lt;author&gt;Geoghegan, L.&lt;/author&gt;&lt;author&gt;Akhavani, M.&lt;/author&gt;&lt;/authors&gt;&lt;/contributors&gt;&lt;auth-address&gt;From the Department of Plastic, Reconstructive and Burns Surgery, Stoke-Mandeville Hospital, Aylesbury, United Kingdom.&amp;#xD;Department of Plastic and Reconstructive Surgery, St Georges Hospital, London, United Kingdom.&amp;#xD;University College London, Division of Surgery and Interventional Science, London, United Kingdom.&amp;#xD;Section of Vascular Surgery, Department of Surgery and Cancer, Imperial College London, London, United Kingdom.&amp;#xD;Department of Plastic and Reconstructive Surgery, Royal Free Hospital, London, United Kingdom.&lt;/auth-address&gt;&lt;titles&gt;&lt;title&gt;Wide Awake Local Anesthetic No Tourniquet in Hand and Wrist Surgery: Current Concepts, Indications, and Considerations&lt;/title&gt;&lt;secondary-title&gt;Plast Reconstr Surg Glob Open&lt;/secondary-title&gt;&lt;/titles&gt;&lt;periodical&gt;&lt;full-title&gt;Plast Reconstr Surg Glob Open&lt;/full-title&gt;&lt;/periodical&gt;&lt;pages&gt;e5526&lt;/pages&gt;&lt;volume&gt;12&lt;/volume&gt;&lt;number&gt;1&lt;/number&gt;&lt;edition&gt;2024/01/23&lt;/edition&gt;&lt;dates&gt;&lt;year&gt;2024&lt;/year&gt;&lt;pub-dates&gt;&lt;date&gt;Jan&lt;/date&gt;&lt;/pub-dates&gt;&lt;/dates&gt;&lt;isbn&gt;2169-7574 (Print)&amp;#xD;2169-7574&lt;/isbn&gt;&lt;accession-num&gt;38260757&lt;/accession-num&gt;&lt;urls&gt;&lt;/urls&gt;&lt;custom2&gt;PMC10803042 this article.&lt;/custom2&gt;&lt;electronic-resource-num&gt;10.1097/gox.0000000000005526&lt;/electronic-resource-num&gt;&lt;remote-database-provider&gt;NLM&lt;/remote-database-provider&gt;&lt;language&gt;eng&lt;/language&gt;&lt;/record&gt;&lt;/Cite&gt;&lt;/EndNote&gt;</w:instrText>
      </w:r>
      <w:r w:rsidRPr="0011555A">
        <w:fldChar w:fldCharType="separate"/>
      </w:r>
      <w:r w:rsidR="00E73DC5" w:rsidRPr="0011555A">
        <w:rPr>
          <w:noProof/>
          <w:vertAlign w:val="superscript"/>
        </w:rPr>
        <w:t>[1]</w:t>
      </w:r>
      <w:r w:rsidRPr="0011555A">
        <w:fldChar w:fldCharType="end"/>
      </w:r>
      <w:r w:rsidRPr="0011555A">
        <w:t>.</w:t>
      </w:r>
    </w:p>
    <w:p w14:paraId="6E8D43BF" w14:textId="01D53DAA" w:rsidR="00D63492" w:rsidRPr="0011555A" w:rsidRDefault="00D63492" w:rsidP="00D63492">
      <w:pPr>
        <w:pStyle w:val="P"/>
        <w:rPr>
          <w:lang w:bidi="ar-EG"/>
        </w:rPr>
      </w:pPr>
      <w:r w:rsidRPr="0011555A">
        <w:rPr>
          <w:lang w:bidi="ar-EG"/>
        </w:rPr>
        <w:t xml:space="preserve">Wide Awake Local Anesthesia No Tourniquet (WALANT) is an innovative technique that combines local anesthetics with epinephrine to achieve both anesthesia and hemostasis without the need for a tourniquet. The advantages of WALANT are numerous and include intraoperative patient participation, avoidance of general anesthesia, and elimination of tourniquet-associated pain. The technique has recently gained popularity in hand and wrist procedures. In partial wrist fusion surgeries, WALANT is particularly </w:t>
      </w:r>
      <w:r w:rsidRPr="0011555A">
        <w:rPr>
          <w:lang w:bidi="ar-EG"/>
        </w:rPr>
        <w:lastRenderedPageBreak/>
        <w:t xml:space="preserve">advantageous, allowing for precise intraoperative evaluation of bone alignment and wrist mechanics, which is crucial for achieving optimal surgical outcomes </w:t>
      </w:r>
      <w:r w:rsidRPr="0011555A">
        <w:rPr>
          <w:lang w:bidi="ar-EG"/>
        </w:rPr>
        <w:fldChar w:fldCharType="begin"/>
      </w:r>
      <w:r w:rsidR="00E73DC5" w:rsidRPr="0011555A">
        <w:rPr>
          <w:lang w:bidi="ar-EG"/>
        </w:rPr>
        <w:instrText xml:space="preserve"> ADDIN EN.CITE &lt;EndNote&gt;&lt;Cite&gt;&lt;Author&gt;Degreef&lt;/Author&gt;&lt;Year&gt;2024&lt;/Year&gt;&lt;RecNum&gt;73&lt;/RecNum&gt;&lt;DisplayText&gt;&lt;style face="superscript"&gt;[2]&lt;/style&gt;&lt;/DisplayText&gt;&lt;record&gt;&lt;rec-number&gt;73&lt;/rec-number&gt;&lt;foreign-keys&gt;&lt;key app="EN" db-id="w9sv5pfszaepw1e2wd952229e2er5etdrsdt" timestamp="1756387971"&gt;73&lt;/key&gt;&lt;/foreign-keys&gt;&lt;ref-type name="Journal Article"&gt;17&lt;/ref-type&gt;&lt;contributors&gt;&lt;authors&gt;&lt;author&gt;Degreef, I.&lt;/author&gt;&lt;author&gt;Lalonde, D. H.&lt;/author&gt;&lt;/authors&gt;&lt;/contributors&gt;&lt;auth-address&gt;Department of Orthopaedic, Hand Unit, Leuven University Hospitals, Gasthuisberg, Herestraat, Leuven, Belgium.&amp;#xD;Division of Plastic Surgery, Dalhousie University, Saint John, New Brunswick, Canada.&lt;/auth-address&gt;&lt;titles&gt;&lt;title&gt;WALANT surgery of the hand: state of the art&lt;/title&gt;&lt;secondary-title&gt;EFORT Open Rev&lt;/secondary-title&gt;&lt;/titles&gt;&lt;periodical&gt;&lt;full-title&gt;EFORT Open Rev&lt;/full-title&gt;&lt;/periodical&gt;&lt;pages&gt;349-356&lt;/pages&gt;&lt;volume&gt;9&lt;/volume&gt;&lt;number&gt;5&lt;/number&gt;&lt;edition&gt;2024/05/10&lt;/edition&gt;&lt;keywords&gt;&lt;keyword&gt;Dupuytren&lt;/keyword&gt;&lt;keyword&gt;Walant&lt;/keyword&gt;&lt;keyword&gt;hand&lt;/keyword&gt;&lt;keyword&gt;surgery&lt;/keyword&gt;&lt;keyword&gt;tendon&lt;/keyword&gt;&lt;keyword&gt;tourniquet&lt;/keyword&gt;&lt;keyword&gt;as prejudicing the impartiality of this instructional lecture.&lt;/keyword&gt;&lt;/keywords&gt;&lt;dates&gt;&lt;year&gt;2024&lt;/year&gt;&lt;pub-dates&gt;&lt;date&gt;May 10&lt;/date&gt;&lt;/pub-dates&gt;&lt;/dates&gt;&lt;isbn&gt;2058-5241 (Print)&amp;#xD;2058-5241&lt;/isbn&gt;&lt;accession-num&gt;38726975&lt;/accession-num&gt;&lt;urls&gt;&lt;/urls&gt;&lt;custom2&gt;PMC11099575&lt;/custom2&gt;&lt;electronic-resource-num&gt;10.1530/eor-24-0033&lt;/electronic-resource-num&gt;&lt;remote-database-provider&gt;NLM&lt;/remote-database-provider&gt;&lt;language&gt;eng&lt;/language&gt;&lt;/record&gt;&lt;/Cite&gt;&lt;/EndNote&gt;</w:instrText>
      </w:r>
      <w:r w:rsidRPr="0011555A">
        <w:rPr>
          <w:lang w:bidi="ar-EG"/>
        </w:rPr>
        <w:fldChar w:fldCharType="separate"/>
      </w:r>
      <w:r w:rsidR="00E73DC5" w:rsidRPr="0011555A">
        <w:rPr>
          <w:noProof/>
          <w:vertAlign w:val="superscript"/>
          <w:lang w:bidi="ar-EG"/>
        </w:rPr>
        <w:t>[2]</w:t>
      </w:r>
      <w:r w:rsidRPr="0011555A">
        <w:rPr>
          <w:lang w:bidi="ar-EG"/>
        </w:rPr>
        <w:fldChar w:fldCharType="end"/>
      </w:r>
      <w:r w:rsidRPr="0011555A">
        <w:rPr>
          <w:lang w:bidi="ar-EG"/>
        </w:rPr>
        <w:t>.</w:t>
      </w:r>
    </w:p>
    <w:p w14:paraId="3C6CDA31" w14:textId="3581D12E" w:rsidR="00D63492" w:rsidRPr="0011555A" w:rsidRDefault="00D63492" w:rsidP="00D63492">
      <w:pPr>
        <w:pStyle w:val="P"/>
        <w:rPr>
          <w:lang w:bidi="ar-EG"/>
        </w:rPr>
      </w:pPr>
      <w:r w:rsidRPr="0011555A">
        <w:rPr>
          <w:lang w:bidi="ar-EG"/>
        </w:rPr>
        <w:t xml:space="preserve">WALANT also minimizes the need for anesthesia personnel, reduces the cost of anesthetic equipment, and eliminates the requirement for a fully equipped operating theater. Many hand procedures can be performed safely and efficiently in minor procedure rooms </w:t>
      </w:r>
      <w:r w:rsidRPr="0011555A">
        <w:rPr>
          <w:lang w:bidi="ar-EG"/>
        </w:rPr>
        <w:fldChar w:fldCharType="begin"/>
      </w:r>
      <w:r w:rsidR="00E73DC5" w:rsidRPr="0011555A">
        <w:rPr>
          <w:lang w:bidi="ar-EG"/>
        </w:rPr>
        <w:instrText xml:space="preserve"> ADDIN EN.CITE &lt;EndNote&gt;&lt;Cite&gt;&lt;Author&gt;Maliha&lt;/Author&gt;&lt;Year&gt;2019&lt;/Year&gt;&lt;RecNum&gt;84&lt;/RecNum&gt;&lt;DisplayText&gt;&lt;style face="superscript"&gt;[3]&lt;/style&gt;&lt;/DisplayText&gt;&lt;record&gt;&lt;rec-number&gt;84&lt;/rec-number&gt;&lt;foreign-keys&gt;&lt;key app="EN" db-id="w9sv5pfszaepw1e2wd952229e2er5etdrsdt" timestamp="1756398031"&gt;84&lt;/key&gt;&lt;/foreign-keys&gt;&lt;ref-type name="Journal Article"&gt;17&lt;/ref-type&gt;&lt;contributors&gt;&lt;authors&gt;&lt;author&gt;Maliha, S. G.&lt;/author&gt;&lt;author&gt;Cohen, O.&lt;/author&gt;&lt;author&gt;Jacoby, A.&lt;/author&gt;&lt;author&gt;Sharma, S.&lt;/author&gt;&lt;/authors&gt;&lt;/contributors&gt;&lt;auth-address&gt;UPMC Department of Plastic Surgery, University of Pittsburgh Medical Center, Pittsburgh, Pa.&amp;#xD;Hansjörg Wyss Department of Plastic Surgery, NYU Langone Health, New York, NY.&amp;#xD;New York University School of Medicine, New York, NY.&lt;/auth-address&gt;&lt;titles&gt;&lt;title&gt;A Cost and Efficiency Analysis of the WALANT Technique for the Management of Trigger Finger in a Procedure Room of a Major City Hospital&lt;/title&gt;&lt;secondary-title&gt;Plast Reconstr Surg Glob Open&lt;/secondary-title&gt;&lt;/titles&gt;&lt;periodical&gt;&lt;full-title&gt;Plast Reconstr Surg Glob Open&lt;/full-title&gt;&lt;/periodical&gt;&lt;pages&gt;e2509&lt;/pages&gt;&lt;volume&gt;7&lt;/volume&gt;&lt;number&gt;11&lt;/number&gt;&lt;edition&gt;2020/01/17&lt;/edition&gt;&lt;dates&gt;&lt;year&gt;2019&lt;/year&gt;&lt;pub-dates&gt;&lt;date&gt;Nov&lt;/date&gt;&lt;/pub-dates&gt;&lt;/dates&gt;&lt;isbn&gt;2169-7574 (Print)&amp;#xD;2169-7574&lt;/isbn&gt;&lt;accession-num&gt;31942301&lt;/accession-num&gt;&lt;urls&gt;&lt;/urls&gt;&lt;custom2&gt;PMC6908359&lt;/custom2&gt;&lt;electronic-resource-num&gt;10.1097/gox.0000000000002509&lt;/electronic-resource-num&gt;&lt;remote-database-provider&gt;NLM&lt;/remote-database-provider&gt;&lt;language&gt;eng&lt;/language&gt;&lt;/record&gt;&lt;/Cite&gt;&lt;/EndNote&gt;</w:instrText>
      </w:r>
      <w:r w:rsidRPr="0011555A">
        <w:rPr>
          <w:lang w:bidi="ar-EG"/>
        </w:rPr>
        <w:fldChar w:fldCharType="separate"/>
      </w:r>
      <w:r w:rsidR="00E73DC5" w:rsidRPr="0011555A">
        <w:rPr>
          <w:noProof/>
          <w:vertAlign w:val="superscript"/>
          <w:lang w:bidi="ar-EG"/>
        </w:rPr>
        <w:t>[3]</w:t>
      </w:r>
      <w:r w:rsidRPr="0011555A">
        <w:rPr>
          <w:lang w:bidi="ar-EG"/>
        </w:rPr>
        <w:fldChar w:fldCharType="end"/>
      </w:r>
      <w:r w:rsidRPr="0011555A">
        <w:rPr>
          <w:lang w:bidi="ar-EG"/>
        </w:rPr>
        <w:t xml:space="preserve">. The ability to conduct surgeries in an outpatient setting is a key benefit of WALANT, as it decreases hospitalization rates, lowers overall healthcare costs, and enables faster patient recovery. Additionally, by avoiding the risks associated with general anesthesia such as respiratory complications and prolonged recovery WALANT makes surgery more accessible and safer for a broader range of patients </w:t>
      </w:r>
      <w:r w:rsidRPr="0011555A">
        <w:rPr>
          <w:lang w:bidi="ar-EG"/>
        </w:rPr>
        <w:fldChar w:fldCharType="begin"/>
      </w:r>
      <w:r w:rsidR="00E73DC5" w:rsidRPr="0011555A">
        <w:rPr>
          <w:lang w:bidi="ar-EG"/>
        </w:rPr>
        <w:instrText xml:space="preserve"> ADDIN EN.CITE &lt;EndNote&gt;&lt;Cite&gt;&lt;Author&gt;Degreef&lt;/Author&gt;&lt;Year&gt;2024&lt;/Year&gt;&lt;RecNum&gt;73&lt;/RecNum&gt;&lt;DisplayText&gt;&lt;style face="superscript"&gt;[2]&lt;/style&gt;&lt;/DisplayText&gt;&lt;record&gt;&lt;rec-number&gt;73&lt;/rec-number&gt;&lt;foreign-keys&gt;&lt;key app="EN" db-id="w9sv5pfszaepw1e2wd952229e2er5etdrsdt" timestamp="1756387971"&gt;73&lt;/key&gt;&lt;/foreign-keys&gt;&lt;ref-type name="Journal Article"&gt;17&lt;/ref-type&gt;&lt;contributors&gt;&lt;authors&gt;&lt;author&gt;Degreef, I.&lt;/author&gt;&lt;author&gt;Lalonde, D. H.&lt;/author&gt;&lt;/authors&gt;&lt;/contributors&gt;&lt;auth-address&gt;Department of Orthopaedic, Hand Unit, Leuven University Hospitals, Gasthuisberg, Herestraat, Leuven, Belgium.&amp;#xD;Division of Plastic Surgery, Dalhousie University, Saint John, New Brunswick, Canada.&lt;/auth-address&gt;&lt;titles&gt;&lt;title&gt;WALANT surgery of the hand: state of the art&lt;/title&gt;&lt;secondary-title&gt;EFORT Open Rev&lt;/secondary-title&gt;&lt;/titles&gt;&lt;periodical&gt;&lt;full-title&gt;EFORT Open Rev&lt;/full-title&gt;&lt;/periodical&gt;&lt;pages&gt;349-356&lt;/pages&gt;&lt;volume&gt;9&lt;/volume&gt;&lt;number&gt;5&lt;/number&gt;&lt;edition&gt;2024/05/10&lt;/edition&gt;&lt;keywords&gt;&lt;keyword&gt;Dupuytren&lt;/keyword&gt;&lt;keyword&gt;Walant&lt;/keyword&gt;&lt;keyword&gt;hand&lt;/keyword&gt;&lt;keyword&gt;surgery&lt;/keyword&gt;&lt;keyword&gt;tendon&lt;/keyword&gt;&lt;keyword&gt;tourniquet&lt;/keyword&gt;&lt;keyword&gt;as prejudicing the impartiality of this instructional lecture.&lt;/keyword&gt;&lt;/keywords&gt;&lt;dates&gt;&lt;year&gt;2024&lt;/year&gt;&lt;pub-dates&gt;&lt;date&gt;May 10&lt;/date&gt;&lt;/pub-dates&gt;&lt;/dates&gt;&lt;isbn&gt;2058-5241 (Print)&amp;#xD;2058-5241&lt;/isbn&gt;&lt;accession-num&gt;38726975&lt;/accession-num&gt;&lt;urls&gt;&lt;/urls&gt;&lt;custom2&gt;PMC11099575&lt;/custom2&gt;&lt;electronic-resource-num&gt;10.1530/eor-24-0033&lt;/electronic-resource-num&gt;&lt;remote-database-provider&gt;NLM&lt;/remote-database-provider&gt;&lt;language&gt;eng&lt;/language&gt;&lt;/record&gt;&lt;/Cite&gt;&lt;/EndNote&gt;</w:instrText>
      </w:r>
      <w:r w:rsidRPr="0011555A">
        <w:rPr>
          <w:lang w:bidi="ar-EG"/>
        </w:rPr>
        <w:fldChar w:fldCharType="separate"/>
      </w:r>
      <w:r w:rsidR="00E73DC5" w:rsidRPr="0011555A">
        <w:rPr>
          <w:noProof/>
          <w:vertAlign w:val="superscript"/>
          <w:lang w:bidi="ar-EG"/>
        </w:rPr>
        <w:t>[2]</w:t>
      </w:r>
      <w:r w:rsidRPr="0011555A">
        <w:rPr>
          <w:lang w:bidi="ar-EG"/>
        </w:rPr>
        <w:fldChar w:fldCharType="end"/>
      </w:r>
      <w:r w:rsidRPr="0011555A">
        <w:rPr>
          <w:lang w:bidi="ar-EG"/>
        </w:rPr>
        <w:t>.</w:t>
      </w:r>
    </w:p>
    <w:p w14:paraId="36FB618B" w14:textId="058F0DB1" w:rsidR="00D63492" w:rsidRPr="0011555A" w:rsidRDefault="00D63492" w:rsidP="00D63492">
      <w:pPr>
        <w:pStyle w:val="P"/>
        <w:rPr>
          <w:lang w:bidi="ar-EG"/>
        </w:rPr>
      </w:pPr>
      <w:r w:rsidRPr="0011555A">
        <w:rPr>
          <w:lang w:bidi="ar-EG"/>
        </w:rPr>
        <w:t xml:space="preserve">Despite these advantages, the WALANT technique necessitates careful patient selection and precise administration to ensure safety and efficacy. The dosage and administration of local anesthetics combined with epinephrine must be meticulously managed to prevent complications such as systemic toxicity or inadequate anesthesia. Furthermore, WALANT may not be suitable for all patients, particularly those with severe anxiety or certain comorbid conditions. Therefore, it is essential that surgeons thoroughly understand the technique and are prepared to manage any intraoperative challenges that may arise </w:t>
      </w:r>
      <w:r w:rsidRPr="0011555A">
        <w:rPr>
          <w:lang w:bidi="ar-EG"/>
        </w:rPr>
        <w:fldChar w:fldCharType="begin"/>
      </w:r>
      <w:r w:rsidR="00E73DC5" w:rsidRPr="0011555A">
        <w:rPr>
          <w:lang w:bidi="ar-EG"/>
        </w:rPr>
        <w:instrText xml:space="preserve"> ADDIN EN.CITE &lt;EndNote&gt;&lt;Cite&gt;&lt;Author&gt;Koch&lt;/Author&gt;&lt;Year&gt;2022&lt;/Year&gt;&lt;RecNum&gt;85&lt;/RecNum&gt;&lt;DisplayText&gt;&lt;style face="superscript"&gt;[4]&lt;/style&gt;&lt;/DisplayText&gt;&lt;record&gt;&lt;rec-number&gt;85&lt;/rec-number&gt;&lt;foreign-keys&gt;&lt;key app="EN" db-id="w9sv5pfszaepw1e2wd952229e2er5etdrsdt" timestamp="1756398080"&gt;85&lt;/key&gt;&lt;/foreign-keys&gt;&lt;ref-type name="Journal Article"&gt;17&lt;/ref-type&gt;&lt;contributors&gt;&lt;authors&gt;&lt;author&gt;Koch, O.&lt;/author&gt;&lt;/authors&gt;&lt;/contributors&gt;&lt;auth-address&gt;Department of Orthopaedic Surgery, 1 Military Hospital, South African Military Health Service, Pretoria, South Africa.&lt;/auth-address&gt;&lt;titles&gt;&lt;title&gt;How to Start WALANT Practice in South Africa: &amp;quot;Service With a Smile if You Are Willing to Wait Awhile.&amp;quot;&lt;/title&gt;&lt;secondary-title&gt;J Hand Surg Glob Online&lt;/secondary-title&gt;&lt;/titles&gt;&lt;periodical&gt;&lt;full-title&gt;J Hand Surg Glob Online&lt;/full-title&gt;&lt;/periodical&gt;&lt;pages&gt;467-470&lt;/pages&gt;&lt;volume&gt;4&lt;/volume&gt;&lt;number&gt;6&lt;/number&gt;&lt;edition&gt;2022/11/26&lt;/edition&gt;&lt;keywords&gt;&lt;keyword&gt;Cost effectiveness&lt;/keyword&gt;&lt;keyword&gt;Pandemic&lt;/keyword&gt;&lt;keyword&gt;Patient experience&lt;/keyword&gt;&lt;keyword&gt;Walant&lt;/keyword&gt;&lt;keyword&gt;Wide-awake hand surgery&lt;/keyword&gt;&lt;/keywords&gt;&lt;dates&gt;&lt;year&gt;2022&lt;/year&gt;&lt;pub-dates&gt;&lt;date&gt;Nov&lt;/date&gt;&lt;/pub-dates&gt;&lt;/dates&gt;&lt;isbn&gt;2589-5141&lt;/isbn&gt;&lt;accession-num&gt;36425378&lt;/accession-num&gt;&lt;urls&gt;&lt;/urls&gt;&lt;custom2&gt;PMC9678687&lt;/custom2&gt;&lt;electronic-resource-num&gt;10.1016/j.jhsg.2022.05.010&lt;/electronic-resource-num&gt;&lt;remote-database-provider&gt;NLM&lt;/remote-database-provider&gt;&lt;language&gt;eng&lt;/language&gt;&lt;/record&gt;&lt;/Cite&gt;&lt;/EndNote&gt;</w:instrText>
      </w:r>
      <w:r w:rsidRPr="0011555A">
        <w:rPr>
          <w:lang w:bidi="ar-EG"/>
        </w:rPr>
        <w:fldChar w:fldCharType="separate"/>
      </w:r>
      <w:r w:rsidR="00E73DC5" w:rsidRPr="0011555A">
        <w:rPr>
          <w:noProof/>
          <w:vertAlign w:val="superscript"/>
          <w:lang w:bidi="ar-EG"/>
        </w:rPr>
        <w:t>[4]</w:t>
      </w:r>
      <w:r w:rsidRPr="0011555A">
        <w:rPr>
          <w:lang w:bidi="ar-EG"/>
        </w:rPr>
        <w:fldChar w:fldCharType="end"/>
      </w:r>
      <w:r w:rsidRPr="0011555A">
        <w:rPr>
          <w:lang w:bidi="ar-EG"/>
        </w:rPr>
        <w:t>.</w:t>
      </w:r>
    </w:p>
    <w:p w14:paraId="3EF438EF" w14:textId="617E29FA" w:rsidR="004E1DDE" w:rsidRPr="0011555A" w:rsidRDefault="00D63492" w:rsidP="00D63492">
      <w:pPr>
        <w:pStyle w:val="P"/>
      </w:pPr>
      <w:r w:rsidRPr="0011555A">
        <w:rPr>
          <w:lang w:bidi="ar-EG"/>
        </w:rPr>
        <w:t xml:space="preserve">WALANT represents a significant advancement in hand and wrist surgery, offering a safer, more cost-effective, and patient-friendly alternative to conventional anesthetic approaches. Its capacity for real-time intraoperative feedback and correction enhances surgical precision and has the potential to significantly improve patient outcomes and satisfaction </w:t>
      </w:r>
      <w:r w:rsidRPr="0011555A">
        <w:rPr>
          <w:lang w:bidi="ar-EG"/>
        </w:rPr>
        <w:fldChar w:fldCharType="begin"/>
      </w:r>
      <w:r w:rsidR="00E73DC5" w:rsidRPr="0011555A">
        <w:rPr>
          <w:lang w:bidi="ar-EG"/>
        </w:rPr>
        <w:instrText xml:space="preserve"> ADDIN EN.CITE &lt;EndNote&gt;&lt;Cite&gt;&lt;Author&gt;Ahmad&lt;/Author&gt;&lt;Year&gt;2025&lt;/Year&gt;&lt;RecNum&gt;86&lt;/RecNum&gt;&lt;DisplayText&gt;&lt;style face="superscript"&gt;[5]&lt;/style&gt;&lt;/DisplayText&gt;&lt;record&gt;&lt;rec-number&gt;86&lt;/rec-number&gt;&lt;foreign-keys&gt;&lt;key app="EN" db-id="w9sv5pfszaepw1e2wd952229e2er5etdrsdt" timestamp="1756398121"&gt;86&lt;/key&gt;&lt;/foreign-keys&gt;&lt;ref-type name="Journal Article"&gt;17&lt;/ref-type&gt;&lt;contributors&gt;&lt;authors&gt;&lt;author&gt;Ahmad, A. A.&lt;/author&gt;&lt;author&gt;Lalonde, D. H.&lt;/author&gt;&lt;/authors&gt;&lt;/contributors&gt;&lt;auth-address&gt;Prince Court Medical Centre, Kuala Lumpur, Malaysia. amir_adham@yahoo.com.&amp;#xD;Dalhousie University, Halifax, Canada.&lt;/auth-address&gt;&lt;titles&gt;&lt;title&gt;State-of-the-art review: The advantage and use of Wide Awake Local Anaesthesia No Tourniquet (WALANT) for nerve decompression surgery&lt;/title&gt;&lt;secondary-title&gt;Int Orthop&lt;/secondary-title&gt;&lt;/titles&gt;&lt;periodical&gt;&lt;full-title&gt;Int Orthop&lt;/full-title&gt;&lt;/periodical&gt;&lt;pages&gt;959-963&lt;/pages&gt;&lt;volume&gt;49&lt;/volume&gt;&lt;number&gt;4&lt;/number&gt;&lt;edition&gt;2025/02/14&lt;/edition&gt;&lt;keywords&gt;&lt;keyword&gt;Humans&lt;/keyword&gt;&lt;keyword&gt;*Anesthesia, Local/methods&lt;/keyword&gt;&lt;keyword&gt;*Decompression, Surgical/methods&lt;/keyword&gt;&lt;keyword&gt;*Anesthetics, Local/administration &amp;amp; dosage&lt;/keyword&gt;&lt;keyword&gt;Lidocaine/administration &amp;amp; dosage&lt;/keyword&gt;&lt;keyword&gt;Tourniquets&lt;/keyword&gt;&lt;keyword&gt;Epinephrine/administration &amp;amp; dosage&lt;/keyword&gt;&lt;keyword&gt;Injection technique&lt;/keyword&gt;&lt;keyword&gt;Local anesthesia&lt;/keyword&gt;&lt;keyword&gt;Nerve decompression&lt;/keyword&gt;&lt;keyword&gt;WALANT&lt;/keyword&gt;&lt;keyword&gt;declare no competing interests.&lt;/keyword&gt;&lt;/keywords&gt;&lt;dates&gt;&lt;year&gt;2025&lt;/year&gt;&lt;pub-dates&gt;&lt;date&gt;Apr&lt;/date&gt;&lt;/pub-dates&gt;&lt;/dates&gt;&lt;isbn&gt;0341-2695&lt;/isbn&gt;&lt;accession-num&gt;39951053&lt;/accession-num&gt;&lt;urls&gt;&lt;/urls&gt;&lt;electronic-resource-num&gt;10.1007/s00264-025-06432-4&lt;/electronic-resource-num&gt;&lt;remote-database-provider&gt;NLM&lt;/remote-database-provider&gt;&lt;language&gt;eng&lt;/language&gt;&lt;/record&gt;&lt;/Cite&gt;&lt;/EndNote&gt;</w:instrText>
      </w:r>
      <w:r w:rsidRPr="0011555A">
        <w:rPr>
          <w:lang w:bidi="ar-EG"/>
        </w:rPr>
        <w:fldChar w:fldCharType="separate"/>
      </w:r>
      <w:r w:rsidR="00E73DC5" w:rsidRPr="0011555A">
        <w:rPr>
          <w:noProof/>
          <w:vertAlign w:val="superscript"/>
          <w:lang w:bidi="ar-EG"/>
        </w:rPr>
        <w:t>[5]</w:t>
      </w:r>
      <w:r w:rsidRPr="0011555A">
        <w:rPr>
          <w:lang w:bidi="ar-EG"/>
        </w:rPr>
        <w:fldChar w:fldCharType="end"/>
      </w:r>
      <w:r w:rsidRPr="0011555A">
        <w:rPr>
          <w:lang w:bidi="ar-EG"/>
        </w:rPr>
        <w:t>.</w:t>
      </w:r>
    </w:p>
    <w:p w14:paraId="0DB657F8" w14:textId="33746DE5" w:rsidR="00A11610" w:rsidRPr="0011555A" w:rsidRDefault="00A84EFC" w:rsidP="00504451">
      <w:pPr>
        <w:pStyle w:val="P"/>
      </w:pPr>
      <w:r w:rsidRPr="0011555A">
        <w:t xml:space="preserve">The purpose of this study was to </w:t>
      </w:r>
      <w:r w:rsidR="00CE3169" w:rsidRPr="0011555A">
        <w:t>evaluate the effectiveness and safety of the WALANT technique in hand and wrist surgeries. It specifically seeks to evaluate patient outcomes, including pain control, functional recovery, and complication rates of this technique.</w:t>
      </w:r>
    </w:p>
    <w:p w14:paraId="63BDC76F" w14:textId="362E0118" w:rsidR="007C4AF4" w:rsidRPr="0011555A" w:rsidRDefault="007C4AF4" w:rsidP="00ED1E3C">
      <w:pPr>
        <w:spacing w:before="240" w:after="0" w:line="240" w:lineRule="auto"/>
        <w:jc w:val="lowKashida"/>
        <w:rPr>
          <w:rFonts w:asciiTheme="majorBidi" w:hAnsiTheme="majorBidi" w:cstheme="majorBidi"/>
          <w:b/>
          <w:bCs/>
          <w:sz w:val="24"/>
          <w:szCs w:val="24"/>
        </w:rPr>
      </w:pPr>
      <w:r w:rsidRPr="0011555A">
        <w:rPr>
          <w:rFonts w:asciiTheme="majorBidi" w:hAnsiTheme="majorBidi" w:cstheme="majorBidi"/>
          <w:b/>
          <w:bCs/>
          <w:sz w:val="24"/>
          <w:szCs w:val="24"/>
        </w:rPr>
        <w:t>Patients and methods</w:t>
      </w:r>
      <w:r w:rsidR="00FE5E7D" w:rsidRPr="0011555A">
        <w:rPr>
          <w:rFonts w:asciiTheme="majorBidi" w:hAnsiTheme="majorBidi" w:cstheme="majorBidi"/>
          <w:b/>
          <w:bCs/>
          <w:sz w:val="24"/>
          <w:szCs w:val="24"/>
        </w:rPr>
        <w:t>:</w:t>
      </w:r>
    </w:p>
    <w:p w14:paraId="6CF2C143" w14:textId="0D65AC4C" w:rsidR="00D30145" w:rsidRPr="0011555A" w:rsidRDefault="00D30145" w:rsidP="00504451">
      <w:pPr>
        <w:pStyle w:val="P"/>
        <w:ind w:firstLine="0"/>
        <w:rPr>
          <w:b/>
          <w:bCs/>
        </w:rPr>
      </w:pPr>
      <w:r w:rsidRPr="0011555A">
        <w:rPr>
          <w:b/>
          <w:bCs/>
        </w:rPr>
        <w:t>Patients:</w:t>
      </w:r>
    </w:p>
    <w:p w14:paraId="4FB23D96" w14:textId="76218752" w:rsidR="000C5FCB" w:rsidRPr="0011555A" w:rsidRDefault="00596262" w:rsidP="00504451">
      <w:pPr>
        <w:pStyle w:val="P"/>
      </w:pPr>
      <w:r w:rsidRPr="0011555A">
        <w:t xml:space="preserve">This prospective study was conducted at the Anesthesia and ICU Department, Benha University Hospital, over a period of six months </w:t>
      </w:r>
      <w:r w:rsidR="00462139">
        <w:t xml:space="preserve">from </w:t>
      </w:r>
      <w:r w:rsidR="003F28F3">
        <w:t xml:space="preserve">October 2024 to </w:t>
      </w:r>
      <w:r w:rsidR="002A02C5">
        <w:t>April 2025</w:t>
      </w:r>
      <w:r w:rsidRPr="0011555A">
        <w:t>. It included patients classified as American Society of Anesthesiologists (ASA) I–III who were scheduled for elective hand and wrist surgery.</w:t>
      </w:r>
    </w:p>
    <w:p w14:paraId="03F18F51" w14:textId="6ABFA665" w:rsidR="000C5FCB" w:rsidRPr="0011555A" w:rsidRDefault="000C5FCB" w:rsidP="00504451">
      <w:pPr>
        <w:pStyle w:val="P"/>
      </w:pPr>
      <w:r w:rsidRPr="0011555A">
        <w:t>An informed written consent was obtained from the patients. Every patient received an explanation of the purpose of the study and had a secret code number. The study was done after being approved by the Research Ethics Committee, Faculty of Medicine, Benha University</w:t>
      </w:r>
      <w:r w:rsidR="007432E5">
        <w:t xml:space="preserve"> (Approval code: </w:t>
      </w:r>
      <w:r w:rsidR="00803ADA">
        <w:t>M</w:t>
      </w:r>
      <w:r w:rsidR="002F0265">
        <w:t>S18-9-2024)</w:t>
      </w:r>
      <w:r w:rsidRPr="0011555A">
        <w:t>.</w:t>
      </w:r>
    </w:p>
    <w:p w14:paraId="275181DA" w14:textId="70F69379" w:rsidR="00E73DC5" w:rsidRPr="0011555A" w:rsidRDefault="000C5FCB" w:rsidP="00E73DC5">
      <w:pPr>
        <w:pStyle w:val="P"/>
      </w:pPr>
      <w:r w:rsidRPr="0011555A">
        <w:rPr>
          <w:b/>
          <w:bCs/>
        </w:rPr>
        <w:t xml:space="preserve">Inclusion criteria were </w:t>
      </w:r>
      <w:r w:rsidR="00E73DC5" w:rsidRPr="0011555A">
        <w:t xml:space="preserve">patients aged 18–70 years scheduled for elective hand or wrist surgery amenable to WALANT technique were eligible. Patients with medical </w:t>
      </w:r>
      <w:r w:rsidR="00E73DC5" w:rsidRPr="0011555A">
        <w:lastRenderedPageBreak/>
        <w:t xml:space="preserve">comorbidities </w:t>
      </w:r>
      <w:proofErr w:type="gramStart"/>
      <w:r w:rsidR="00E73DC5" w:rsidRPr="0011555A">
        <w:t>increasing</w:t>
      </w:r>
      <w:proofErr w:type="gramEnd"/>
      <w:r w:rsidR="00E73DC5" w:rsidRPr="0011555A">
        <w:t xml:space="preserve"> anesthesia risk, including congestive heart failure and obstructive sleep apnea, and those with tourniquet contraindications such as end-stage renal disease with arteriovenous fistula were included. Additionally, patients with poor healthcare access or residing in resource-limited or remote settings were eligible.</w:t>
      </w:r>
    </w:p>
    <w:p w14:paraId="6513D883" w14:textId="2A2D304E" w:rsidR="000C5FCB" w:rsidRPr="0011555A" w:rsidRDefault="00E73DC5" w:rsidP="00E73DC5">
      <w:pPr>
        <w:pStyle w:val="P"/>
        <w:rPr>
          <w:rFonts w:eastAsia="Times New Roman"/>
        </w:rPr>
      </w:pPr>
      <w:r w:rsidRPr="0011555A">
        <w:rPr>
          <w:b/>
          <w:bCs/>
        </w:rPr>
        <w:t xml:space="preserve">Exclusion </w:t>
      </w:r>
      <w:r w:rsidR="006B42E8" w:rsidRPr="0011555A">
        <w:rPr>
          <w:b/>
          <w:bCs/>
        </w:rPr>
        <w:t>c</w:t>
      </w:r>
      <w:r w:rsidRPr="0011555A">
        <w:rPr>
          <w:b/>
          <w:bCs/>
        </w:rPr>
        <w:t>riteria</w:t>
      </w:r>
      <w:r w:rsidR="006B42E8" w:rsidRPr="0011555A">
        <w:rPr>
          <w:b/>
          <w:bCs/>
        </w:rPr>
        <w:t xml:space="preserve"> were</w:t>
      </w:r>
      <w:r w:rsidR="006B42E8" w:rsidRPr="0011555A">
        <w:t xml:space="preserve"> divided </w:t>
      </w:r>
      <w:r w:rsidR="00C76D9F" w:rsidRPr="0011555A">
        <w:t>into</w:t>
      </w:r>
      <w:r w:rsidR="006B42E8" w:rsidRPr="0011555A">
        <w:t xml:space="preserve"> a</w:t>
      </w:r>
      <w:r w:rsidRPr="0011555A">
        <w:t xml:space="preserve">bsolute </w:t>
      </w:r>
      <w:proofErr w:type="gramStart"/>
      <w:r w:rsidRPr="0011555A">
        <w:t>contraindications</w:t>
      </w:r>
      <w:proofErr w:type="gramEnd"/>
      <w:r w:rsidRPr="0011555A">
        <w:t xml:space="preserve"> </w:t>
      </w:r>
      <w:r w:rsidR="006B42E8" w:rsidRPr="0011555A">
        <w:t xml:space="preserve">as </w:t>
      </w:r>
      <w:r w:rsidRPr="0011555A">
        <w:t>lack of informed consent and uncooperative behavior</w:t>
      </w:r>
      <w:r w:rsidR="00C57D5E" w:rsidRPr="0011555A">
        <w:t xml:space="preserve"> or r</w:t>
      </w:r>
      <w:r w:rsidRPr="0011555A">
        <w:t xml:space="preserve">elative contraindications encompassed coagulopathy (thrombocytopenia with platelet count &lt;100,000/μL or INR &gt;1.5), therapeutic anticoagulation, severe needle phobia, active skin infection or hematoma at the injection site, and known hypersensitivity to lidocaine or related anesthetics. Patients with cognitive or sensory impairments interfering with cooperation (dementia, multiple </w:t>
      </w:r>
      <w:proofErr w:type="gramStart"/>
      <w:r w:rsidRPr="0011555A">
        <w:t>trauma</w:t>
      </w:r>
      <w:proofErr w:type="gramEnd"/>
      <w:r w:rsidRPr="0011555A">
        <w:t xml:space="preserve">, severe hearing or visual impairments, neurological deficits, communication difficulties), inability to lie supine due to chronic back pain or obstructive sleep apnea, and peripheral vascular disease affecting the operative limb were </w:t>
      </w:r>
      <w:r w:rsidR="00C57D5E" w:rsidRPr="0011555A">
        <w:t xml:space="preserve">also </w:t>
      </w:r>
      <w:r w:rsidRPr="0011555A">
        <w:t>excluded.</w:t>
      </w:r>
    </w:p>
    <w:p w14:paraId="71BF457E" w14:textId="4415354D" w:rsidR="00D30145" w:rsidRPr="0011555A" w:rsidRDefault="00D30145" w:rsidP="00504451">
      <w:pPr>
        <w:pStyle w:val="P"/>
        <w:ind w:firstLine="0"/>
        <w:rPr>
          <w:b/>
          <w:bCs/>
        </w:rPr>
      </w:pPr>
      <w:r w:rsidRPr="0011555A">
        <w:rPr>
          <w:b/>
          <w:bCs/>
        </w:rPr>
        <w:t>Methods:</w:t>
      </w:r>
    </w:p>
    <w:p w14:paraId="7390B456" w14:textId="77777777" w:rsidR="0006002A" w:rsidRPr="0011555A" w:rsidRDefault="0006002A" w:rsidP="0006002A">
      <w:pPr>
        <w:pStyle w:val="P"/>
        <w:ind w:firstLine="0"/>
        <w:rPr>
          <w:b/>
          <w:bCs/>
        </w:rPr>
      </w:pPr>
      <w:r w:rsidRPr="0011555A">
        <w:rPr>
          <w:b/>
          <w:bCs/>
        </w:rPr>
        <w:t>Preparation</w:t>
      </w:r>
    </w:p>
    <w:p w14:paraId="11634919" w14:textId="560F0D54" w:rsidR="0006002A" w:rsidRPr="0011555A" w:rsidRDefault="0006002A" w:rsidP="001A28C2">
      <w:pPr>
        <w:pStyle w:val="P"/>
      </w:pPr>
      <w:r w:rsidRPr="0011555A">
        <w:t xml:space="preserve">Patients arrived thirty minutes before the scheduled procedure for adequate preparation and anxiety management. Clear communication and reassurance were prioritized, with minimized patient </w:t>
      </w:r>
      <w:proofErr w:type="gramStart"/>
      <w:r w:rsidRPr="0011555A">
        <w:t>overlap</w:t>
      </w:r>
      <w:proofErr w:type="gramEnd"/>
      <w:r w:rsidRPr="0011555A">
        <w:t xml:space="preserve"> in waiting areas and restricted staff presence. Lidocaine with epinephrine was administered thirty minutes before incision, with additional anesthetic kept available if needed. Vital signs and Visual Analog Scale (VAS) pain scores were monitored at ten-minute intervals throughout the procedure.</w:t>
      </w:r>
    </w:p>
    <w:p w14:paraId="4AA4C8D9" w14:textId="77777777" w:rsidR="0006002A" w:rsidRPr="0011555A" w:rsidRDefault="0006002A" w:rsidP="0006002A">
      <w:pPr>
        <w:pStyle w:val="P"/>
        <w:ind w:firstLine="0"/>
        <w:rPr>
          <w:b/>
          <w:bCs/>
        </w:rPr>
      </w:pPr>
      <w:r w:rsidRPr="0011555A">
        <w:rPr>
          <w:b/>
          <w:bCs/>
        </w:rPr>
        <w:t>Technique of Local Anesthetic</w:t>
      </w:r>
    </w:p>
    <w:p w14:paraId="2EB9FF2E" w14:textId="77777777" w:rsidR="0006002A" w:rsidRPr="0011555A" w:rsidRDefault="0006002A" w:rsidP="0006002A">
      <w:pPr>
        <w:pStyle w:val="P"/>
      </w:pPr>
      <w:r w:rsidRPr="0011555A">
        <w:t>Local anesthesia was administered in the preoperative preparation room under aseptic conditions using 1% lidocaine with 1:100,000 epinephrine infiltrated directly at the surgical site without tourniquet application. Alternative dilutions (1:400,000) were used for tendon repairs, with 8.4% bicarbonate added as a buffer when indicated to reduce injection discomfort. A fine needle (25–27 gauge) was inserted perpendicularly with up to 10 ml of solution injected subcutaneously in antegrade manner, maintaining a local wheal one centimeter ahead of the needle tip. Reinjections were performed only into previously anesthetized areas. Vital signs and VAS scores were monitored every ten minutes, with phentolamine available for epinephrine reversal if required.</w:t>
      </w:r>
    </w:p>
    <w:p w14:paraId="1FA368DB" w14:textId="77777777" w:rsidR="0006002A" w:rsidRPr="0011555A" w:rsidRDefault="0006002A" w:rsidP="0006002A">
      <w:pPr>
        <w:pStyle w:val="P"/>
        <w:ind w:firstLine="0"/>
        <w:rPr>
          <w:b/>
          <w:bCs/>
        </w:rPr>
      </w:pPr>
      <w:r w:rsidRPr="0011555A">
        <w:rPr>
          <w:b/>
          <w:bCs/>
        </w:rPr>
        <w:t>Injection Sites for Common Procedures</w:t>
      </w:r>
    </w:p>
    <w:p w14:paraId="5AFA68AE" w14:textId="77777777" w:rsidR="0006002A" w:rsidRPr="0011555A" w:rsidRDefault="0006002A" w:rsidP="0006002A">
      <w:pPr>
        <w:pStyle w:val="P"/>
      </w:pPr>
      <w:r w:rsidRPr="0011555A">
        <w:t>Carpal tunnel release: 20 ml total (10 ml proximal to wrist crease, 10 ml deep to incision). Trigger finger: 4 ml subcutaneously. Finger sensory block: 2 ml into proximal phalanx. Metacarpal fractures: 40 ml circumferentially. Dupuytren's contracture: 10 ml palm, 2 ml proximal phalanx, 2 ml middle phalanx. ORIF of distal radius: 5 ml into fracture site, 10 ml into volar or dorsal radius, using 1:40,000 epinephrine concentration; 5 ml into pronator quadratus for volar plating or beneath extensor retinaculum for dorsal plating.</w:t>
      </w:r>
    </w:p>
    <w:p w14:paraId="29704F99" w14:textId="77777777" w:rsidR="0006002A" w:rsidRPr="0011555A" w:rsidRDefault="0006002A" w:rsidP="0006002A">
      <w:pPr>
        <w:pStyle w:val="P"/>
        <w:ind w:firstLine="0"/>
        <w:rPr>
          <w:b/>
          <w:bCs/>
        </w:rPr>
      </w:pPr>
      <w:r w:rsidRPr="0011555A">
        <w:rPr>
          <w:b/>
          <w:bCs/>
        </w:rPr>
        <w:t>Perioperative Monitoring and Postoperative Assessment</w:t>
      </w:r>
    </w:p>
    <w:p w14:paraId="54AA5F99" w14:textId="77777777" w:rsidR="0006002A" w:rsidRPr="0011555A" w:rsidRDefault="0006002A" w:rsidP="0006002A">
      <w:pPr>
        <w:pStyle w:val="P"/>
      </w:pPr>
      <w:r w:rsidRPr="0011555A">
        <w:lastRenderedPageBreak/>
        <w:t>Hemodynamic parameters were recorded before induction and every five minutes until procedure completion. Postoperatively, patients were monitored in the PACU with vital signs recorded every 15 minutes for the first hour. VAS pain scores were assessed at 0, 0.5, 1, 4, 12, and 24 hours postoperatively. Intravenous morphine (0.03 mg/kg/dose) was administered when VAS ≥3. Postoperative complications and WALANT-specific complications (nerve injury, hematoma, local anesthetic toxicity, intravascular injection) were documented. Patient and surgeon satisfaction were assessed using an 11-point scale (0–3: not satisfied; 4–6: fair; 7–10: good).</w:t>
      </w:r>
    </w:p>
    <w:p w14:paraId="682C52D0" w14:textId="0F883F8C" w:rsidR="0006002A" w:rsidRPr="0011555A" w:rsidRDefault="0006002A" w:rsidP="0006002A">
      <w:pPr>
        <w:pStyle w:val="P"/>
        <w:ind w:firstLine="0"/>
        <w:rPr>
          <w:b/>
          <w:bCs/>
        </w:rPr>
      </w:pPr>
      <w:r w:rsidRPr="0011555A">
        <w:rPr>
          <w:b/>
          <w:bCs/>
        </w:rPr>
        <w:t>Statistical Analysis</w:t>
      </w:r>
    </w:p>
    <w:p w14:paraId="5482DBF5" w14:textId="51ACF74B" w:rsidR="0040421D" w:rsidRDefault="0006002A" w:rsidP="0006002A">
      <w:pPr>
        <w:pStyle w:val="P"/>
      </w:pPr>
      <w:r w:rsidRPr="0011555A">
        <w:t>Data analysis was performed using SPSS version 27</w:t>
      </w:r>
      <w:r w:rsidR="00563E87">
        <w:t xml:space="preserve"> </w:t>
      </w:r>
      <w:r w:rsidR="0027348F" w:rsidRPr="00F5544A">
        <w:t>(IBM, Armonk, New York, United States)</w:t>
      </w:r>
      <w:r w:rsidRPr="0011555A">
        <w:t xml:space="preserve">. Quantitative data were assessed for normality using the Shapiro-Wilk test and summarized as means ± standard deviations or medians (ranges). Categorical data were presented as numbers and percentages. The Friedman test compared VAS scores across timepoints, while </w:t>
      </w:r>
      <w:proofErr w:type="gramStart"/>
      <w:r w:rsidRPr="0011555A">
        <w:t>Independent</w:t>
      </w:r>
      <w:proofErr w:type="gramEnd"/>
      <w:r w:rsidRPr="0011555A">
        <w:t xml:space="preserve"> t-test and Mann–Whitney U test compared quantitative variables. Chi-square or Fisher's exact test </w:t>
      </w:r>
      <w:proofErr w:type="gramStart"/>
      <w:r w:rsidRPr="0011555A">
        <w:t>compared</w:t>
      </w:r>
      <w:proofErr w:type="gramEnd"/>
      <w:r w:rsidRPr="0011555A">
        <w:t xml:space="preserve"> categorical data. Multivariate logistic regression predicted need for tourniquet application and general anesthesia, while multivariate linear regression predicted VAS, time to first rescue analgesia, and total morphine consumption. P-values &lt;0.05 were considered significant.</w:t>
      </w:r>
    </w:p>
    <w:p w14:paraId="31B11401" w14:textId="3CE5B78D" w:rsidR="007C4AF4" w:rsidRDefault="007C4AF4" w:rsidP="00ED1E3C">
      <w:pPr>
        <w:spacing w:before="240" w:after="0" w:line="240" w:lineRule="auto"/>
        <w:jc w:val="lowKashida"/>
        <w:rPr>
          <w:rFonts w:asciiTheme="majorBidi" w:hAnsiTheme="majorBidi" w:cstheme="majorBidi"/>
          <w:b/>
          <w:bCs/>
          <w:sz w:val="24"/>
          <w:szCs w:val="24"/>
          <w:lang w:val="en-GB"/>
        </w:rPr>
      </w:pPr>
      <w:r w:rsidRPr="0011555A">
        <w:rPr>
          <w:rFonts w:asciiTheme="majorBidi" w:hAnsiTheme="majorBidi" w:cstheme="majorBidi"/>
          <w:b/>
          <w:bCs/>
          <w:sz w:val="24"/>
          <w:szCs w:val="24"/>
          <w:lang w:val="en-GB"/>
        </w:rPr>
        <w:t>Results</w:t>
      </w:r>
      <w:r w:rsidR="00FE5E7D" w:rsidRPr="0011555A">
        <w:rPr>
          <w:rFonts w:asciiTheme="majorBidi" w:hAnsiTheme="majorBidi" w:cstheme="majorBidi"/>
          <w:b/>
          <w:bCs/>
          <w:sz w:val="24"/>
          <w:szCs w:val="24"/>
          <w:lang w:val="en-GB"/>
        </w:rPr>
        <w:t>:</w:t>
      </w:r>
    </w:p>
    <w:p w14:paraId="184BBC3F" w14:textId="557C10A9" w:rsidR="009953D9" w:rsidRPr="009953D9" w:rsidRDefault="009953D9" w:rsidP="00FA6DE5">
      <w:pPr>
        <w:pStyle w:val="P"/>
      </w:pPr>
      <w:bookmarkStart w:id="0" w:name="_Ref132084226"/>
      <w:bookmarkStart w:id="1" w:name="_Ref132086909"/>
      <w:r w:rsidRPr="009953D9">
        <w:t xml:space="preserve">This prospective study was conducted at the Department of Anesthesia and Intensive Care, Benha University Hospital, </w:t>
      </w:r>
      <w:proofErr w:type="gramStart"/>
      <w:r w:rsidRPr="009953D9">
        <w:t>The</w:t>
      </w:r>
      <w:proofErr w:type="gramEnd"/>
      <w:r w:rsidRPr="009953D9">
        <w:t xml:space="preserve"> diagram shows a study flow where 60 patients were assessed, and 10 were excluded for not meeting the inclusion criteria. A total of 50 patients were enrolled and received the WALANT technique. All 50 patients</w:t>
      </w:r>
      <w:r>
        <w:t xml:space="preserve"> </w:t>
      </w:r>
      <w:r w:rsidRPr="009953D9">
        <w:t>completed the surgery and the 24-hour follow-up with no losses to follow-up</w:t>
      </w:r>
      <w:r w:rsidRPr="009953D9">
        <w:rPr>
          <w:rtl/>
        </w:rPr>
        <w:t xml:space="preserve"> </w:t>
      </w:r>
      <w:r w:rsidRPr="009953D9">
        <w:t xml:space="preserve">as shown in </w:t>
      </w:r>
      <w:r w:rsidRPr="009953D9">
        <w:rPr>
          <w:b/>
          <w:bCs/>
        </w:rPr>
        <w:t xml:space="preserve">Figure </w:t>
      </w:r>
      <w:r w:rsidR="005C05A7">
        <w:rPr>
          <w:b/>
          <w:bCs/>
        </w:rPr>
        <w:t>1</w:t>
      </w:r>
      <w:r w:rsidRPr="009953D9">
        <w:rPr>
          <w:b/>
          <w:bCs/>
        </w:rPr>
        <w:t>.</w:t>
      </w:r>
    </w:p>
    <w:p w14:paraId="1AF2C472" w14:textId="77777777" w:rsidR="004953F4" w:rsidRPr="0011555A" w:rsidRDefault="004953F4" w:rsidP="00C55D9A">
      <w:pPr>
        <w:pStyle w:val="P"/>
        <w:rPr>
          <w:b/>
          <w:bCs/>
        </w:rPr>
      </w:pPr>
      <w:r w:rsidRPr="0011555A">
        <w:t xml:space="preserve">The </w:t>
      </w:r>
      <w:proofErr w:type="gramStart"/>
      <w:r w:rsidRPr="0011555A">
        <w:t>studied patients</w:t>
      </w:r>
      <w:proofErr w:type="gramEnd"/>
      <w:r w:rsidRPr="0011555A">
        <w:t xml:space="preserve"> had a median age of 38 years, ranging from 18 to 66 years. Females slightly predominated (54%) over males (46%). Regarding physical status, the majority (72%) were classified as ASA I, while the remaining (28%) were ASA II. The mean body mass index (BMI) was 31 ±6 kg/m². The mean onset of sensory block was 4 ±1 minutes. Open procedures were performed in more than half of the cases (56%). The surgical site was equally distributed between right and left sides (50% each). The duration of surgery </w:t>
      </w:r>
      <w:proofErr w:type="gramStart"/>
      <w:r w:rsidRPr="0011555A">
        <w:t>had</w:t>
      </w:r>
      <w:proofErr w:type="gramEnd"/>
      <w:r w:rsidRPr="0011555A">
        <w:t xml:space="preserve"> a median of 45 minutes, ranging from 25 to 130 minutes. A tourniquet was required in 22% of patients, while general anesthesia was needed in 18%. </w:t>
      </w:r>
      <w:r w:rsidRPr="0011555A">
        <w:rPr>
          <w:b/>
          <w:bCs/>
        </w:rPr>
        <w:t>Table 1</w:t>
      </w:r>
    </w:p>
    <w:p w14:paraId="787F623A" w14:textId="43D88DB6" w:rsidR="004953F4" w:rsidRPr="0011555A" w:rsidRDefault="004953F4" w:rsidP="00C55D9A">
      <w:pPr>
        <w:pStyle w:val="P"/>
      </w:pPr>
      <w:r w:rsidRPr="0011555A">
        <w:t xml:space="preserve">The median VAS score for pain immediately after surgery was 1 (range: 0–2), increasing to 2 (range: 1–3) at 4 hours, 3 (range: 2–4) at 12 hours, and 4 (range: 3–5) at 24 hours postoperatively, showing a statistically significant upward trend (P &lt; 0.001). </w:t>
      </w:r>
      <w:r w:rsidRPr="0011555A">
        <w:rPr>
          <w:b/>
          <w:bCs/>
        </w:rPr>
        <w:t xml:space="preserve">Figure </w:t>
      </w:r>
      <w:r w:rsidR="009F2320">
        <w:rPr>
          <w:b/>
          <w:bCs/>
        </w:rPr>
        <w:t>2</w:t>
      </w:r>
    </w:p>
    <w:p w14:paraId="2C7D38EC" w14:textId="77777777" w:rsidR="004953F4" w:rsidRPr="0011555A" w:rsidRDefault="004953F4" w:rsidP="00B67237">
      <w:pPr>
        <w:pStyle w:val="P"/>
      </w:pPr>
      <w:r w:rsidRPr="0011555A">
        <w:t xml:space="preserve">The median time to first analgesic request was 2.2 hours (range: 0.5–5.5). The median 24-hour morphine consumption was 5.7 mg/kg (range: 0–14.9). Postoperative complications were infrequent. Nausea occurred in 6% of patients, while vomiting was </w:t>
      </w:r>
      <w:r w:rsidRPr="0011555A">
        <w:lastRenderedPageBreak/>
        <w:t xml:space="preserve">reported in 8%. No cases of pruritus were observed. The mean hospital length of stay was 5 ±1 hours. Regarding satisfaction, </w:t>
      </w:r>
      <w:proofErr w:type="gramStart"/>
      <w:r w:rsidRPr="0011555A">
        <w:t>the majority of</w:t>
      </w:r>
      <w:proofErr w:type="gramEnd"/>
      <w:r w:rsidRPr="0011555A">
        <w:t xml:space="preserve"> surgeons (68%) were either very satisfied or satisfied with the procedure. In contrast, patient satisfaction was more diverse, with 58% reporting being satisfied or very satisfied. Notably, 22% of patients reported neutral satisfaction, while dissatisfaction was reported by 20% of patients compared to only 10% of surgeons. </w:t>
      </w:r>
      <w:r w:rsidRPr="0011555A">
        <w:rPr>
          <w:b/>
          <w:bCs/>
        </w:rPr>
        <w:t>Table 2</w:t>
      </w:r>
    </w:p>
    <w:p w14:paraId="1CE2AA05" w14:textId="77777777" w:rsidR="004953F4" w:rsidRPr="0011555A" w:rsidRDefault="004953F4" w:rsidP="00B67237">
      <w:pPr>
        <w:pStyle w:val="P"/>
      </w:pPr>
      <w:r w:rsidRPr="0011555A">
        <w:t xml:space="preserve">Patients were divided into two groups based on the type of surgical procedure: those who underwent open procedures (n = 28) and those who underwent </w:t>
      </w:r>
      <w:bookmarkStart w:id="2" w:name="OLE_LINK2"/>
      <w:r w:rsidRPr="0011555A">
        <w:t xml:space="preserve">non-open </w:t>
      </w:r>
      <w:bookmarkEnd w:id="2"/>
      <w:r w:rsidRPr="0011555A">
        <w:t>(percutaneous or minimally invasive) procedures (n = 22). No significant differences</w:t>
      </w:r>
      <w:r w:rsidRPr="0011555A">
        <w:rPr>
          <w:b/>
          <w:bCs/>
        </w:rPr>
        <w:t xml:space="preserve"> </w:t>
      </w:r>
      <w:r w:rsidRPr="0011555A">
        <w:t xml:space="preserve">were observed in any of the assessed variables. Age (P = 0.273), sex (P = 0.615), ASA classification (P = 0.919), and BMI (P = 0.496) did not significantly differ between the two groups. The need for tourniquet was significantly higher among patients who underwent open procedures (39.3% vs. 4.5%, P = 0.004). Similarly, the need for general anesthesia was more frequent in the open group (32.1% vs. 4.5%, P = 0.015). On the other hand, onset of block (P = 0.261), side of surgery (P = 0.569), and surgery duration (P = 0.403) did not significantly differ between the two groups. </w:t>
      </w:r>
      <w:r w:rsidRPr="0011555A">
        <w:rPr>
          <w:b/>
          <w:bCs/>
        </w:rPr>
        <w:t>Table 3</w:t>
      </w:r>
    </w:p>
    <w:p w14:paraId="3496EA4E" w14:textId="4547E322" w:rsidR="004953F4" w:rsidRPr="0011555A" w:rsidRDefault="004953F4" w:rsidP="00061B04">
      <w:pPr>
        <w:pStyle w:val="P"/>
      </w:pPr>
      <w:r w:rsidRPr="0011555A">
        <w:t xml:space="preserve">Patients who underwent open procedures reported significantly higher pain scores at all postoperative time points compared to those who underwent non-open (closed) procedures. The median immediate postoperative VAS score was 1 (range 1–2) in the open group and 1 (range 0–1) in the closed group (p &lt; 0.001). At 4 hours, the median VAS was 2 (range 2–3) for the open group and 1 (range 1–2) for the closed group (p &lt; 0.001). At 12 hours, the scores were 3 (range 3–4) and 3 (range 2–3), respectively (p &lt; 0.001). By 24 hours, the median VAS increased to 5 (range 4–5) in the open group and 3 (range 3–4) in the closed group (p &lt; 0.001). </w:t>
      </w:r>
      <w:r w:rsidRPr="0011555A">
        <w:rPr>
          <w:b/>
          <w:bCs/>
        </w:rPr>
        <w:t xml:space="preserve">Figure </w:t>
      </w:r>
      <w:r w:rsidR="009F2320">
        <w:rPr>
          <w:b/>
          <w:bCs/>
        </w:rPr>
        <w:t>3</w:t>
      </w:r>
    </w:p>
    <w:p w14:paraId="51491780" w14:textId="77777777" w:rsidR="004953F4" w:rsidRPr="0011555A" w:rsidRDefault="004953F4" w:rsidP="00C80D6F">
      <w:pPr>
        <w:pStyle w:val="P"/>
        <w:rPr>
          <w:b/>
          <w:bCs/>
        </w:rPr>
      </w:pPr>
      <w:r w:rsidRPr="0011555A">
        <w:t xml:space="preserve">Additionally, time to first analgesia was significantly shorter in the open group (median: 1.8 vs. 3.8 hours, P &lt; 0.001), and 24-hour morphine consumption was substantially higher (median: 10.2 vs. 0 mg/kg, P &lt; 0.001). Postoperative complications, including nausea (P = 0.576) and vomiting (P = 0.621), were insignificant between the two groups. Also, hospital length of stay did not significantly differ between patients who underwent open and non-open procedures (P = 0.614). Patients’ satisfaction (P = 0.203) and surgeons’ satisfaction (P = 0.261) did not significantly differ between the open and non-open procedure groups. </w:t>
      </w:r>
      <w:r w:rsidRPr="0011555A">
        <w:rPr>
          <w:b/>
          <w:bCs/>
        </w:rPr>
        <w:t>Table 4</w:t>
      </w:r>
    </w:p>
    <w:p w14:paraId="07DD6A1E" w14:textId="77777777" w:rsidR="004953F4" w:rsidRPr="0011555A" w:rsidRDefault="004953F4" w:rsidP="00C80D6F">
      <w:pPr>
        <w:pStyle w:val="P"/>
        <w:rPr>
          <w:b/>
          <w:bCs/>
        </w:rPr>
      </w:pPr>
      <w:r w:rsidRPr="0011555A">
        <w:t xml:space="preserve">Multivariate logistic regression analysis was conducted to identify predictors for the need for tourniquet application and general anesthesia. For tourniquet need, undergoing an open procedure was significantly associated with a higher likelihood of requiring tourniquet application (OR = 11.272, 95% CI = 1.229–103.339, P = 0.032), adjusting for age, sex, BMI, and ASA classification. Regarding general anesthesia need, open procedure was associated with an increased risk of requiring general anesthesia (OR = 10.111, 95% CI = 0.960–106.441), with a borderline significant P value of 0.054, adjusting for age, sex, BMI, and ASA classification. </w:t>
      </w:r>
      <w:r w:rsidRPr="0011555A">
        <w:rPr>
          <w:b/>
          <w:bCs/>
        </w:rPr>
        <w:t>Table 5</w:t>
      </w:r>
    </w:p>
    <w:p w14:paraId="258223C0" w14:textId="77777777" w:rsidR="004953F4" w:rsidRPr="0011555A" w:rsidRDefault="004953F4" w:rsidP="007F4774">
      <w:pPr>
        <w:pStyle w:val="P"/>
      </w:pPr>
      <w:r w:rsidRPr="0011555A">
        <w:t xml:space="preserve">Multivariate linear regression analysis was conducted to evaluate the effect of open procedures on postoperative pain scores (VAS) at various time points, adjusting for age, </w:t>
      </w:r>
      <w:r w:rsidRPr="0011555A">
        <w:lastRenderedPageBreak/>
        <w:t>gender, BMI, and ASA classification. Open procedures were significantly associated with higher postoperative VAS scores at all evaluated time points, even after controlling for age, gender, BMI, and ASA classification. Immediately after surgery, open procedures increased the VAS score by 0.756 points (B = 0.756, 95% CI: 0.464–1.048, P &lt; 0.001). At 4 hours postoperatively, the increase was 0.937 points (95% CI: 0.633–1.242, P &lt; 0.001). At 12 hours, open procedures remained significantly associated with higher pain, with an increase of 0.802 points (95% CI: 0.505–1.098, P &lt; 0.001). By 24 hours, the association was strongest, with an increase of 1.483 points (95% CI: 1.216–1.750, P &lt; 0.001).</w:t>
      </w:r>
    </w:p>
    <w:p w14:paraId="0CA25611" w14:textId="77777777" w:rsidR="004953F4" w:rsidRPr="0011555A" w:rsidRDefault="004953F4" w:rsidP="007F4774">
      <w:pPr>
        <w:pStyle w:val="P"/>
        <w:rPr>
          <w:b/>
          <w:bCs/>
        </w:rPr>
      </w:pPr>
      <w:r w:rsidRPr="0011555A">
        <w:t>Multivariate linear regression analysis was performed to identify predictors of the time to first rescue analgesia (in hours) and total morphine consumption (mg/kg) within the first 24 hours postoperatively. Open procedures</w:t>
      </w:r>
      <w:r w:rsidRPr="0011555A">
        <w:rPr>
          <w:b/>
          <w:bCs/>
        </w:rPr>
        <w:t xml:space="preserve"> </w:t>
      </w:r>
      <w:r w:rsidRPr="0011555A">
        <w:t xml:space="preserve">were significantly associated with a shorter time to first analgesia and higher opioid requirement. Patients undergoing open procedures experienced a 2.034-hour earlier need for rescue analgesia (B = -2.034, 95% CI: -2.610 to -1.458, P &lt; 0.001) and consumed 9.031 mg/kg more morphine within 24 hours (B = 9.031, 95% CI: 7.567 to 10.495, P &lt; 0.001), adjusting for age, sex, BMI, and ASA classification. </w:t>
      </w:r>
      <w:r w:rsidRPr="0011555A">
        <w:rPr>
          <w:b/>
          <w:bCs/>
        </w:rPr>
        <w:t>Table 6</w:t>
      </w:r>
    </w:p>
    <w:bookmarkEnd w:id="0"/>
    <w:bookmarkEnd w:id="1"/>
    <w:p w14:paraId="6E3D4539" w14:textId="1CD2E171" w:rsidR="00E93B95" w:rsidRPr="0011555A" w:rsidRDefault="00E93B95" w:rsidP="00ED1E3C">
      <w:pPr>
        <w:spacing w:before="240" w:after="0" w:line="240" w:lineRule="auto"/>
        <w:rPr>
          <w:rFonts w:asciiTheme="majorBidi" w:hAnsiTheme="majorBidi" w:cstheme="majorBidi"/>
          <w:b/>
          <w:bCs/>
          <w:sz w:val="24"/>
          <w:szCs w:val="24"/>
        </w:rPr>
      </w:pPr>
      <w:r w:rsidRPr="0011555A">
        <w:rPr>
          <w:rFonts w:asciiTheme="majorBidi" w:hAnsiTheme="majorBidi" w:cstheme="majorBidi"/>
          <w:b/>
          <w:bCs/>
          <w:sz w:val="24"/>
          <w:szCs w:val="24"/>
        </w:rPr>
        <w:t>Discussion</w:t>
      </w:r>
      <w:r w:rsidR="00FE5E7D" w:rsidRPr="0011555A">
        <w:rPr>
          <w:rFonts w:asciiTheme="majorBidi" w:hAnsiTheme="majorBidi" w:cstheme="majorBidi"/>
          <w:b/>
          <w:bCs/>
          <w:sz w:val="24"/>
          <w:szCs w:val="24"/>
        </w:rPr>
        <w:t>:</w:t>
      </w:r>
    </w:p>
    <w:p w14:paraId="744EF2F0" w14:textId="56FBBE5A" w:rsidR="0015748C" w:rsidRPr="0011555A" w:rsidRDefault="0015748C" w:rsidP="0015748C">
      <w:pPr>
        <w:pStyle w:val="P"/>
      </w:pPr>
      <w:r w:rsidRPr="0011555A">
        <w:t xml:space="preserve">Hand and wrist surgeries are traditionally performed under general, regional, or local anesthesia, each with inherent limitations. Therefore, this study included 50 adult patients undergoing elective hand or wrist surgery to </w:t>
      </w:r>
      <w:r w:rsidR="00AA07BD" w:rsidRPr="0011555A">
        <w:t>assess the effectiveness and safety of the WALANT technique as a single anesthetic method for such procedures.</w:t>
      </w:r>
    </w:p>
    <w:p w14:paraId="592A5584" w14:textId="210267A5" w:rsidR="005C1479" w:rsidRPr="0011555A" w:rsidRDefault="005C1479" w:rsidP="0015748C">
      <w:pPr>
        <w:pStyle w:val="P"/>
      </w:pPr>
      <w:r w:rsidRPr="0011555A">
        <w:t>In the current work, postoperative pain increased significantly over time, with the median VAS rising from 1 immediately after surgery to 4 at 24 hours. The median time to first analgesic request was 2.2 hours, median 24-hour morphine consumption was 5.7 mg/kg, and 74% of patients required analgesia. Complications were uncommon (nausea 6%, vomiting 8%), with no pruritus or systemic toxicity, and the mean hospital stay was short (5 ± 1 hours). Satisfaction was moderate: 58% of patients and 68% of surgeons were satisfied/very satisfied, while dissatisfaction was higher among patients (20%) than surgeons (10%).</w:t>
      </w:r>
    </w:p>
    <w:p w14:paraId="481F8078" w14:textId="5C2AE2B4" w:rsidR="005C1479" w:rsidRPr="0011555A" w:rsidRDefault="005C1479" w:rsidP="005C1479">
      <w:pPr>
        <w:pStyle w:val="P"/>
      </w:pPr>
      <w:r w:rsidRPr="0011555A">
        <w:t xml:space="preserve">In harmony with our findings, </w:t>
      </w:r>
      <w:r w:rsidRPr="0011555A">
        <w:rPr>
          <w:b/>
          <w:bCs/>
        </w:rPr>
        <w:t xml:space="preserve">Sawhney et al. </w:t>
      </w:r>
      <w:r w:rsidR="00A453E7" w:rsidRPr="0011555A">
        <w:fldChar w:fldCharType="begin"/>
      </w:r>
      <w:r w:rsidR="00AE72F1" w:rsidRPr="0011555A">
        <w:instrText xml:space="preserve"> ADDIN EN.CITE &lt;EndNote&gt;&lt;Cite&gt;&lt;Author&gt;Sawhney&lt;/Author&gt;&lt;Year&gt;2024&lt;/Year&gt;&lt;RecNum&gt;66&lt;/RecNum&gt;&lt;DisplayText&gt;&lt;style face="superscript"&gt;[1]&lt;/style&gt;&lt;/DisplayText&gt;&lt;record&gt;&lt;rec-number&gt;66&lt;/rec-number&gt;&lt;foreign-keys&gt;&lt;key app="EN" db-id="w9sv5pfszaepw1e2wd952229e2er5etdrsdt" timestamp="1756386124"&gt;66&lt;/key&gt;&lt;/foreign-keys&gt;&lt;ref-type name="Journal Article"&gt;17&lt;/ref-type&gt;&lt;contributors&gt;&lt;authors&gt;&lt;author&gt;Sawhney, A.&lt;/author&gt;&lt;author&gt;Thacoor, A.&lt;/author&gt;&lt;author&gt;Nagra, R.&lt;/author&gt;&lt;author&gt;Geoghegan, L.&lt;/author&gt;&lt;author&gt;Akhavani, M.&lt;/author&gt;&lt;/authors&gt;&lt;/contributors&gt;&lt;auth-address&gt;From the Department of Plastic, Reconstructive and Burns Surgery, Stoke-Mandeville Hospital, Aylesbury, United Kingdom.&amp;#xD;Department of Plastic and Reconstructive Surgery, St Georges Hospital, London, United Kingdom.&amp;#xD;University College London, Division of Surgery and Interventional Science, London, United Kingdom.&amp;#xD;Section of Vascular Surgery, Department of Surgery and Cancer, Imperial College London, London, United Kingdom.&amp;#xD;Department of Plastic and Reconstructive Surgery, Royal Free Hospital, London, United Kingdom.&lt;/auth-address&gt;&lt;titles&gt;&lt;title&gt;Wide Awake Local Anesthetic No Tourniquet in Hand and Wrist Surgery: Current Concepts, Indications, and Considerations&lt;/title&gt;&lt;secondary-title&gt;Plast Reconstr Surg Glob Open&lt;/secondary-title&gt;&lt;/titles&gt;&lt;periodical&gt;&lt;full-title&gt;Plast Reconstr Surg Glob Open&lt;/full-title&gt;&lt;/periodical&gt;&lt;pages&gt;e5526&lt;/pages&gt;&lt;volume&gt;12&lt;/volume&gt;&lt;number&gt;1&lt;/number&gt;&lt;edition&gt;2024/01/23&lt;/edition&gt;&lt;dates&gt;&lt;year&gt;2024&lt;/year&gt;&lt;pub-dates&gt;&lt;date&gt;Jan&lt;/date&gt;&lt;/pub-dates&gt;&lt;/dates&gt;&lt;isbn&gt;2169-7574 (Print)&amp;#xD;2169-7574&lt;/isbn&gt;&lt;accession-num&gt;38260757&lt;/accession-num&gt;&lt;urls&gt;&lt;/urls&gt;&lt;custom2&gt;PMC10803042 this article.&lt;/custom2&gt;&lt;electronic-resource-num&gt;10.1097/gox.0000000000005526&lt;/electronic-resource-num&gt;&lt;remote-database-provider&gt;NLM&lt;/remote-database-provider&gt;&lt;language&gt;eng&lt;/language&gt;&lt;/record&gt;&lt;/Cite&gt;&lt;/EndNote&gt;</w:instrText>
      </w:r>
      <w:r w:rsidR="00A453E7" w:rsidRPr="0011555A">
        <w:fldChar w:fldCharType="separate"/>
      </w:r>
      <w:r w:rsidR="00AE72F1" w:rsidRPr="0011555A">
        <w:rPr>
          <w:noProof/>
          <w:vertAlign w:val="superscript"/>
        </w:rPr>
        <w:t>[1]</w:t>
      </w:r>
      <w:r w:rsidR="00A453E7" w:rsidRPr="0011555A">
        <w:fldChar w:fldCharType="end"/>
      </w:r>
      <w:r w:rsidRPr="0011555A">
        <w:t xml:space="preserve"> reviewed 79 studies across 19 elective and trauma procedures and concluded WALANT is consistently safe, well tolerated, and increasingly adopted worldwide, emphasizing avoidance of tourniquet discomfort and anesthetic risks alongside improved cost-effectiveness. Parallel to our results, </w:t>
      </w:r>
      <w:r w:rsidRPr="0011555A">
        <w:rPr>
          <w:b/>
          <w:bCs/>
        </w:rPr>
        <w:t xml:space="preserve">Ahmad et al. </w:t>
      </w:r>
      <w:r w:rsidR="003C33BF" w:rsidRPr="0011555A">
        <w:fldChar w:fldCharType="begin"/>
      </w:r>
      <w:r w:rsidR="00AE72F1" w:rsidRPr="0011555A">
        <w:instrText xml:space="preserve"> ADDIN EN.CITE &lt;EndNote&gt;&lt;Cite&gt;&lt;Author&gt;Ahmad&lt;/Author&gt;&lt;Year&gt;2023&lt;/Year&gt;&lt;RecNum&gt;67&lt;/RecNum&gt;&lt;DisplayText&gt;&lt;style face="superscript"&gt;[6]&lt;/style&gt;&lt;/DisplayText&gt;&lt;record&gt;&lt;rec-number&gt;67&lt;/rec-number&gt;&lt;foreign-keys&gt;&lt;key app="EN" db-id="w9sv5pfszaepw1e2wd952229e2er5etdrsdt" timestamp="1756386212"&gt;67&lt;/key&gt;&lt;/foreign-keys&gt;&lt;ref-type name="Journal Article"&gt;17&lt;/ref-type&gt;&lt;contributors&gt;&lt;authors&gt;&lt;author&gt;Ahmad, Mohammad Reda&lt;/author&gt;&lt;author&gt;Abdel-Aal, Mohamed Hassan Mohamed&lt;/author&gt;&lt;author&gt;Sakr, Hesham Ahmed&lt;/author&gt;&lt;/authors&gt;&lt;/contributors&gt;&lt;titles&gt;&lt;title&gt;Evaluation of Wide-Awake Local Anesthesia No Tourniquet Technique for Extremity Surgeries&lt;/title&gt;&lt;secondary-title&gt;The Egyptian Journal of Hospital Medicine&lt;/secondary-title&gt;&lt;short-title&gt;Evaluation of Wide-Awake Local Anesthesia No Tourniquet Technique for Extremity Surgeries&lt;/short-title&gt;&lt;/titles&gt;&lt;periodical&gt;&lt;full-title&gt;The Egyptian Journal of Hospital Medicine&lt;/full-title&gt;&lt;/periodical&gt;&lt;pages&gt;4837-4840&lt;/pages&gt;&lt;volume&gt;91&lt;/volume&gt;&lt;number&gt;1&lt;/number&gt;&lt;keywords&gt;&lt;keyword&gt;Extremity Surgeries&lt;/keyword&gt;&lt;keyword&gt;Wide-Awake Local Anesthesia No Tourniquet&lt;/keyword&gt;&lt;/keywords&gt;&lt;dates&gt;&lt;year&gt;2023&lt;/year&gt;&lt;/dates&gt;&lt;urls&gt;&lt;related-urls&gt;&lt;url&gt;https://ejhm.journals.ekb.eg/article_300799_261674bcef55b074dbbe0e6d4cf87ea8.pdf&lt;/url&gt;&lt;/related-urls&gt;&lt;/urls&gt;&lt;electronic-resource-num&gt;10.21608/ejhm.2023.300799&lt;/electronic-resource-num&gt;&lt;/record&gt;&lt;/Cite&gt;&lt;/EndNote&gt;</w:instrText>
      </w:r>
      <w:r w:rsidR="003C33BF" w:rsidRPr="0011555A">
        <w:fldChar w:fldCharType="separate"/>
      </w:r>
      <w:r w:rsidR="00AE72F1" w:rsidRPr="0011555A">
        <w:rPr>
          <w:noProof/>
          <w:vertAlign w:val="superscript"/>
        </w:rPr>
        <w:t>[6]</w:t>
      </w:r>
      <w:r w:rsidR="003C33BF" w:rsidRPr="0011555A">
        <w:fldChar w:fldCharType="end"/>
      </w:r>
      <w:r w:rsidR="003C33BF" w:rsidRPr="0011555A">
        <w:t xml:space="preserve"> </w:t>
      </w:r>
      <w:r w:rsidRPr="0011555A">
        <w:t>compared WALANT with traditional anesthesia at Zagazig University and reported significantly lower pain scores with WALANT (VAS 2.53 ± 0.61 vs. 5.03 ± 0.99, P &lt; 0.001) and a markedly shorter hospital stay (2.15 ± 0.75 vs. 8.84 ± 4.76 hours, P &lt; 0.001), supporting perioperative efficiency.</w:t>
      </w:r>
    </w:p>
    <w:p w14:paraId="7B905B6C" w14:textId="7290256D" w:rsidR="005C1479" w:rsidRPr="005C1479" w:rsidRDefault="005C1479" w:rsidP="005C1479">
      <w:pPr>
        <w:pStyle w:val="P"/>
      </w:pPr>
      <w:r w:rsidRPr="005C1479">
        <w:t xml:space="preserve">Confirming strong intraoperative performance, </w:t>
      </w:r>
      <w:r w:rsidRPr="005C1479">
        <w:rPr>
          <w:b/>
          <w:bCs/>
        </w:rPr>
        <w:t xml:space="preserve">Thabet et al. </w:t>
      </w:r>
      <w:r w:rsidR="00394F42" w:rsidRPr="0011555A">
        <w:fldChar w:fldCharType="begin"/>
      </w:r>
      <w:r w:rsidR="00AE72F1" w:rsidRPr="0011555A">
        <w:instrText xml:space="preserve"> ADDIN EN.CITE &lt;EndNote&gt;&lt;Cite&gt;&lt;Author&gt;Thabet&lt;/Author&gt;&lt;Year&gt;2023&lt;/Year&gt;&lt;RecNum&gt;68&lt;/RecNum&gt;&lt;DisplayText&gt;&lt;style face="superscript"&gt;[7]&lt;/style&gt;&lt;/DisplayText&gt;&lt;record&gt;&lt;rec-number&gt;68&lt;/rec-number&gt;&lt;foreign-keys&gt;&lt;key app="EN" db-id="w9sv5pfszaepw1e2wd952229e2er5etdrsdt" timestamp="1756386287"&gt;68&lt;/key&gt;&lt;/foreign-keys&gt;&lt;ref-type name="Journal Article"&gt;17&lt;/ref-type&gt;&lt;contributors&gt;&lt;authors&gt;&lt;author&gt;Thabet, Mubarak Hemdan&lt;/author&gt;&lt;author&gt;Eleowa, Samy Abd Elsattar&lt;/author&gt;&lt;author&gt;Sholkamy, Kallad Mohamed Abd Elfattah&lt;/author&gt;&lt;/authors&gt;&lt;/contributors&gt;&lt;titles&gt;&lt;title&gt;Safety and Efficiency of Wide-Awake Local Anaesthetic No Tourniquet (WALANT) in Hand Surgery&lt;/title&gt;&lt;secondary-title&gt;Al-Azhar International Medical Journal&lt;/secondary-title&gt;&lt;short-title&gt;Safety and Efficiency of Wide-Awake Local Anaesthetic No Tourniquet (WALANT) in Hand Surgery&lt;/short-title&gt;&lt;/titles&gt;&lt;periodical&gt;&lt;full-title&gt;Al-Azhar International Medical Journal&lt;/full-title&gt;&lt;/periodical&gt;&lt;pages&gt;111-117&lt;/pages&gt;&lt;volume&gt;4&lt;/volume&gt;&lt;number&gt;1&lt;/number&gt;&lt;dates&gt;&lt;year&gt;2023&lt;/year&gt;&lt;/dates&gt;&lt;urls&gt;&lt;/urls&gt;&lt;electronic-resource-num&gt;10.58675/2682-339x.1822&lt;/electronic-resource-num&gt;&lt;/record&gt;&lt;/Cite&gt;&lt;/EndNote&gt;</w:instrText>
      </w:r>
      <w:r w:rsidR="00394F42" w:rsidRPr="0011555A">
        <w:fldChar w:fldCharType="separate"/>
      </w:r>
      <w:r w:rsidR="00AE72F1" w:rsidRPr="0011555A">
        <w:rPr>
          <w:noProof/>
          <w:vertAlign w:val="superscript"/>
        </w:rPr>
        <w:t>[7]</w:t>
      </w:r>
      <w:r w:rsidR="00394F42" w:rsidRPr="0011555A">
        <w:fldChar w:fldCharType="end"/>
      </w:r>
      <w:r w:rsidR="00394F42" w:rsidRPr="0011555A">
        <w:t xml:space="preserve"> </w:t>
      </w:r>
      <w:r w:rsidRPr="005C1479">
        <w:t xml:space="preserve">reported excellent analgesia (VAS 0–1; mean 0.13 ± 0.35), effective hemostasis, prolonged lidocaine effect (3–6 hours; mean 4.2 ± 0.6), and no lidocaine/epinephrine toxicity across tendon repairs, ganglion excision, carpal tunnel release, and trigger finger release. However, contrasted </w:t>
      </w:r>
      <w:r w:rsidRPr="005C1479">
        <w:lastRenderedPageBreak/>
        <w:t xml:space="preserve">with Thabet’s near pain-free intraoperative courses, our cohort—especially those undergoing open procedures—showed higher early postoperative pain and greater opioid use. This likely reflects higher surgical invasiveness and longer operative duration in our cohort (up to 130 minutes) versus Thabet’s shorter procedures (mean 26.7 ± 4.8 minutes). Similarly, </w:t>
      </w:r>
      <w:r w:rsidRPr="005C1479">
        <w:rPr>
          <w:b/>
          <w:bCs/>
        </w:rPr>
        <w:t xml:space="preserve">Abd Ellateef et al. </w:t>
      </w:r>
      <w:r w:rsidR="00AE72F1" w:rsidRPr="0011555A">
        <w:fldChar w:fldCharType="begin"/>
      </w:r>
      <w:r w:rsidR="00AE72F1" w:rsidRPr="0011555A">
        <w:instrText xml:space="preserve"> ADDIN EN.CITE &lt;EndNote&gt;&lt;Cite&gt;&lt;Author&gt;Abd Elhameed Abd Ellateef&lt;/Author&gt;&lt;Year&gt;2023&lt;/Year&gt;&lt;RecNum&gt;70&lt;/RecNum&gt;&lt;DisplayText&gt;&lt;style face="superscript"&gt;[8]&lt;/style&gt;&lt;/DisplayText&gt;&lt;record&gt;&lt;rec-number&gt;70&lt;/rec-number&gt;&lt;foreign-keys&gt;&lt;key app="EN" db-id="w9sv5pfszaepw1e2wd952229e2er5etdrsdt" timestamp="1756386872"&gt;70&lt;/key&gt;&lt;/foreign-keys&gt;&lt;ref-type name="Journal Article"&gt;17&lt;/ref-type&gt;&lt;contributors&gt;&lt;authors&gt;&lt;author&gt;Abd Elhameed Abd Ellateef, Mohammed Adel&lt;/author&gt;&lt;author&gt;Hassan, Khaled Mohamed&lt;/author&gt;&lt;author&gt;Ali, Ashraf Mamdouh&lt;/author&gt;&lt;author&gt;Sabry, Mohamed&lt;/author&gt;&lt;/authors&gt;&lt;/contributors&gt;&lt;titles&gt;&lt;title&gt;Assessment of WALANT Anaesthesia in Flexor Tendon Repair of the Hand&lt;/title&gt;&lt;secondary-title&gt;Minia Journal of Medical Research&lt;/secondary-title&gt;&lt;short-title&gt;Assessment of WALANT Anaesthesia in Flexor Tendon Repair of the Hand&lt;/short-title&gt;&lt;/titles&gt;&lt;periodical&gt;&lt;full-title&gt;Minia Journal of Medical Research&lt;/full-title&gt;&lt;/periodical&gt;&lt;pages&gt;205-213&lt;/pages&gt;&lt;volume&gt;34&lt;/volume&gt;&lt;number&gt;4&lt;/number&gt;&lt;keywords&gt;&lt;keyword&gt;wide awake technique (WALANT)&lt;/keyword&gt;&lt;keyword&gt;Flexor tendon repair&lt;/keyword&gt;&lt;keyword&gt;VAS score&lt;/keyword&gt;&lt;/keywords&gt;&lt;dates&gt;&lt;year&gt;2023&lt;/year&gt;&lt;/dates&gt;&lt;urls&gt;&lt;related-urls&gt;&lt;url&gt;https://mjmr.journals.ekb.eg/article_286605_ae4deef9004f8b13df3208f9ee548c2b.pdf&lt;/url&gt;&lt;/related-urls&gt;&lt;/urls&gt;&lt;electronic-resource-num&gt;10.21608/mjmr.2023.191725.1333&lt;/electronic-resource-num&gt;&lt;/record&gt;&lt;/Cite&gt;&lt;/EndNote&gt;</w:instrText>
      </w:r>
      <w:r w:rsidR="00AE72F1" w:rsidRPr="0011555A">
        <w:fldChar w:fldCharType="separate"/>
      </w:r>
      <w:r w:rsidR="00AE72F1" w:rsidRPr="0011555A">
        <w:rPr>
          <w:noProof/>
          <w:vertAlign w:val="superscript"/>
        </w:rPr>
        <w:t>[8]</w:t>
      </w:r>
      <w:r w:rsidR="00AE72F1" w:rsidRPr="0011555A">
        <w:fldChar w:fldCharType="end"/>
      </w:r>
      <w:r w:rsidR="00AE72F1" w:rsidRPr="0011555A">
        <w:t xml:space="preserve"> </w:t>
      </w:r>
      <w:r w:rsidRPr="005C1479">
        <w:t>reported VAS 0 intraoperatively and at 1 hour after flexor tendon repair, rising to medians of 2 at 3 hours and 4 at 6 hours, with no severe pain, no anesthetic/vascular complications, and high satisfaction; compared with that controlled case mix, our higher opioid needs likely relate to the inclusion of more invasive open surgeries.</w:t>
      </w:r>
    </w:p>
    <w:p w14:paraId="6C104AA6" w14:textId="39F82547" w:rsidR="005C1479" w:rsidRPr="005C1479" w:rsidRDefault="005C1479" w:rsidP="005C1479">
      <w:pPr>
        <w:pStyle w:val="P"/>
      </w:pPr>
      <w:r w:rsidRPr="005C1479">
        <w:t xml:space="preserve">Regarding pooled comparative evidence, </w:t>
      </w:r>
      <w:r w:rsidRPr="005C1479">
        <w:rPr>
          <w:b/>
          <w:bCs/>
        </w:rPr>
        <w:t xml:space="preserve">Siu et al. </w:t>
      </w:r>
      <w:r w:rsidR="00974E60" w:rsidRPr="0011555A">
        <w:fldChar w:fldCharType="begin">
          <w:fldData xml:space="preserve">PEVuZE5vdGU+PENpdGU+PEF1dGhvcj5TaXU8L0F1dGhvcj48WWVhcj4yMDI0PC9ZZWFyPjxSZWNO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</w:fldData>
        </w:fldChar>
      </w:r>
      <w:r w:rsidR="006F3821" w:rsidRPr="0011555A">
        <w:instrText xml:space="preserve"> ADDIN EN.CITE </w:instrText>
      </w:r>
      <w:r w:rsidR="006F3821" w:rsidRPr="0011555A">
        <w:fldChar w:fldCharType="begin">
          <w:fldData xml:space="preserve">PEVuZE5vdGU+PENpdGU+PEF1dGhvcj5TaXU8L0F1dGhvcj48WWVhcj4yMDI0PC9ZZWFyPjxSZWNO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</w:fldData>
        </w:fldChar>
      </w:r>
      <w:r w:rsidR="006F3821" w:rsidRPr="0011555A">
        <w:instrText xml:space="preserve"> ADDIN EN.CITE.DATA </w:instrText>
      </w:r>
      <w:r w:rsidR="006F3821" w:rsidRPr="0011555A">
        <w:fldChar w:fldCharType="end"/>
      </w:r>
      <w:r w:rsidR="00974E60" w:rsidRPr="0011555A">
        <w:fldChar w:fldCharType="separate"/>
      </w:r>
      <w:r w:rsidR="006F3821" w:rsidRPr="0011555A">
        <w:rPr>
          <w:noProof/>
          <w:vertAlign w:val="superscript"/>
        </w:rPr>
        <w:t>[9]</w:t>
      </w:r>
      <w:r w:rsidR="00974E60" w:rsidRPr="0011555A">
        <w:fldChar w:fldCharType="end"/>
      </w:r>
      <w:r w:rsidR="00974E60" w:rsidRPr="0011555A">
        <w:t xml:space="preserve"> </w:t>
      </w:r>
      <w:r w:rsidRPr="005C1479">
        <w:t xml:space="preserve">analyzed 20 studies (1800 patients) comparing WALANT with tourniquet-assisted anesthesia and found significantly higher patient satisfaction with WALANT (SMD 1.01, p = 0.03), with no significant differences in postoperative pain or operative time. Our higher dissatisfaction rate may be attributable to the heavier representation of invasive open procedures (with greater pain and anxiety burden) compared with the mixed elective cases in the meta-analysis. On technique and safety principles, </w:t>
      </w:r>
      <w:r w:rsidRPr="005C1479">
        <w:rPr>
          <w:b/>
          <w:bCs/>
        </w:rPr>
        <w:t xml:space="preserve">Degreef and Lalonde </w:t>
      </w:r>
      <w:r w:rsidR="00DD0B06" w:rsidRPr="0011555A">
        <w:fldChar w:fldCharType="begin"/>
      </w:r>
      <w:r w:rsidR="00990FF2" w:rsidRPr="0011555A">
        <w:instrText xml:space="preserve"> ADDIN EN.CITE &lt;EndNote&gt;&lt;Cite&gt;&lt;Author&gt;Degreef&lt;/Author&gt;&lt;Year&gt;2024&lt;/Year&gt;&lt;RecNum&gt;73&lt;/RecNum&gt;&lt;DisplayText&gt;&lt;style face="superscript"&gt;[2]&lt;/style&gt;&lt;/DisplayText&gt;&lt;record&gt;&lt;rec-number&gt;73&lt;/rec-number&gt;&lt;foreign-keys&gt;&lt;key app="EN" db-id="w9sv5pfszaepw1e2wd952229e2er5etdrsdt" timestamp="1756387971"&gt;73&lt;/key&gt;&lt;/foreign-keys&gt;&lt;ref-type name="Journal Article"&gt;17&lt;/ref-type&gt;&lt;contributors&gt;&lt;authors&gt;&lt;author&gt;Degreef, I.&lt;/author&gt;&lt;author&gt;Lalonde, D. H.&lt;/author&gt;&lt;/authors&gt;&lt;/contributors&gt;&lt;auth-address&gt;Department of Orthopaedic, Hand Unit, Leuven University Hospitals, Gasthuisberg, Herestraat, Leuven, Belgium.&amp;#xD;Division of Plastic Surgery, Dalhousie University, Saint John, New Brunswick, Canada.&lt;/auth-address&gt;&lt;titles&gt;&lt;title&gt;WALANT surgery of the hand: state of the art&lt;/title&gt;&lt;secondary-title&gt;EFORT Open Rev&lt;/secondary-title&gt;&lt;/titles&gt;&lt;periodical&gt;&lt;full-title&gt;EFORT Open Rev&lt;/full-title&gt;&lt;/periodical&gt;&lt;pages&gt;349-356&lt;/pages&gt;&lt;volume&gt;9&lt;/volume&gt;&lt;number&gt;5&lt;/number&gt;&lt;edition&gt;2024/05/10&lt;/edition&gt;&lt;keywords&gt;&lt;keyword&gt;Dupuytren&lt;/keyword&gt;&lt;keyword&gt;Walant&lt;/keyword&gt;&lt;keyword&gt;hand&lt;/keyword&gt;&lt;keyword&gt;surgery&lt;/keyword&gt;&lt;keyword&gt;tendon&lt;/keyword&gt;&lt;keyword&gt;tourniquet&lt;/keyword&gt;&lt;keyword&gt;as prejudicing the impartiality of this instructional lecture.&lt;/keyword&gt;&lt;/keywords&gt;&lt;dates&gt;&lt;year&gt;2024&lt;/year&gt;&lt;pub-dates&gt;&lt;date&gt;May 10&lt;/date&gt;&lt;/pub-dates&gt;&lt;/dates&gt;&lt;isbn&gt;2058-5241 (Print)&amp;#xD;2058-5241&lt;/isbn&gt;&lt;accession-num&gt;38726975&lt;/accession-num&gt;&lt;urls&gt;&lt;/urls&gt;&lt;custom2&gt;PMC11099575&lt;/custom2&gt;&lt;electronic-resource-num&gt;10.1530/eor-24-0033&lt;/electronic-resource-num&gt;&lt;remote-database-provider&gt;NLM&lt;/remote-database-provider&gt;&lt;language&gt;eng&lt;/language&gt;&lt;/record&gt;&lt;/Cite&gt;&lt;/EndNote&gt;</w:instrText>
      </w:r>
      <w:r w:rsidR="00DD0B06" w:rsidRPr="0011555A">
        <w:fldChar w:fldCharType="separate"/>
      </w:r>
      <w:r w:rsidR="00990FF2" w:rsidRPr="0011555A">
        <w:rPr>
          <w:noProof/>
          <w:vertAlign w:val="superscript"/>
        </w:rPr>
        <w:t>[2]</w:t>
      </w:r>
      <w:r w:rsidR="00DD0B06" w:rsidRPr="0011555A">
        <w:fldChar w:fldCharType="end"/>
      </w:r>
      <w:r w:rsidR="00DD0B06" w:rsidRPr="0011555A">
        <w:t xml:space="preserve"> </w:t>
      </w:r>
      <w:r w:rsidRPr="005C1479">
        <w:t>emphasized tumescent infiltration using low-concentration lidocaine with epinephrine (0.25–1% with 1:100,000–1:400,000 epinephrine) and nearly painless injection techniques using fine-gauge needles as key to safe application.</w:t>
      </w:r>
    </w:p>
    <w:p w14:paraId="480CAB6E" w14:textId="28492BC1" w:rsidR="005C1479" w:rsidRPr="005C1479" w:rsidRDefault="005C1479" w:rsidP="005940C1">
      <w:pPr>
        <w:pStyle w:val="P"/>
      </w:pPr>
      <w:r w:rsidRPr="005C1479">
        <w:t xml:space="preserve">Procedure type and expectations also influence satisfaction. </w:t>
      </w:r>
      <w:r w:rsidRPr="005C1479">
        <w:rPr>
          <w:b/>
          <w:bCs/>
        </w:rPr>
        <w:t xml:space="preserve">Seretis et al. </w:t>
      </w:r>
      <w:r w:rsidR="00C80BB9" w:rsidRPr="0011555A">
        <w:fldChar w:fldCharType="begin"/>
      </w:r>
      <w:r w:rsidR="00990FF2" w:rsidRPr="0011555A">
        <w:instrText xml:space="preserve"> ADDIN EN.CITE &lt;EndNote&gt;&lt;Cite&gt;&lt;Author&gt;Seretis&lt;/Author&gt;&lt;Year&gt;2023&lt;/Year&gt;&lt;RecNum&gt;71&lt;/RecNum&gt;&lt;DisplayText&gt;&lt;style face="superscript"&gt;[10]&lt;/style&gt;&lt;/DisplayText&gt;&lt;record&gt;&lt;rec-number&gt;71&lt;/rec-number&gt;&lt;foreign-keys&gt;&lt;key app="EN" db-id="w9sv5pfszaepw1e2wd952229e2er5etdrsdt" timestamp="1756387045"&gt;71&lt;/key&gt;&lt;/foreign-keys&gt;&lt;ref-type name="Journal Article"&gt;17&lt;/ref-type&gt;&lt;contributors&gt;&lt;authors&gt;&lt;author&gt;Seretis, K.&lt;/author&gt;&lt;author&gt;Boptsi, A.&lt;/author&gt;&lt;author&gt;Boptsi, E.&lt;/author&gt;&lt;author&gt;Lykoudis, E. G.&lt;/author&gt;&lt;/authors&gt;&lt;/contributors&gt;&lt;auth-address&gt;Department of Plastic Surgery, Medical School, University of Ioannina, 45100 Ioannina, Greece.&lt;/auth-address&gt;&lt;titles&gt;&lt;title&gt;The Efficacy of Wide-Awake Local Anesthesia No Tourniquet (WALANT) in Common Plastic Surgery Operations Performed on the Upper Limbs: A Case-Control Study&lt;/title&gt;&lt;secondary-title&gt;Life (Basel)&lt;/secondary-title&gt;&lt;/titles&gt;&lt;periodical&gt;&lt;full-title&gt;Life (Basel)&lt;/full-title&gt;&lt;/periodical&gt;&lt;volume&gt;13&lt;/volume&gt;&lt;number&gt;2&lt;/number&gt;&lt;edition&gt;2023/02/26&lt;/edition&gt;&lt;keywords&gt;&lt;keyword&gt;Walant&lt;/keyword&gt;&lt;keyword&gt;flap&lt;/keyword&gt;&lt;keyword&gt;local anesthesia&lt;/keyword&gt;&lt;keyword&gt;plastic surgery&lt;/keyword&gt;&lt;keyword&gt;skin grafting&lt;/keyword&gt;&lt;keyword&gt;upper limb&lt;/keyword&gt;&lt;/keywords&gt;&lt;dates&gt;&lt;year&gt;2023&lt;/year&gt;&lt;pub-dates&gt;&lt;date&gt;Feb 4&lt;/date&gt;&lt;/pub-dates&gt;&lt;/dates&gt;&lt;isbn&gt;2075-1729 (Print)&amp;#xD;2075-1729&lt;/isbn&gt;&lt;accession-num&gt;36836799&lt;/accession-num&gt;&lt;urls&gt;&lt;/urls&gt;&lt;custom2&gt;PMC9968130&lt;/custom2&gt;&lt;electronic-resource-num&gt;10.3390/life13020442&lt;/electronic-resource-num&gt;&lt;remote-database-provider&gt;NLM&lt;/remote-database-provider&gt;&lt;language&gt;eng&lt;/language&gt;&lt;/record&gt;&lt;/Cite&gt;&lt;/EndNote&gt;</w:instrText>
      </w:r>
      <w:r w:rsidR="00C80BB9" w:rsidRPr="0011555A">
        <w:fldChar w:fldCharType="separate"/>
      </w:r>
      <w:r w:rsidR="00990FF2" w:rsidRPr="0011555A">
        <w:rPr>
          <w:noProof/>
          <w:vertAlign w:val="superscript"/>
        </w:rPr>
        <w:t>[10]</w:t>
      </w:r>
      <w:r w:rsidR="00C80BB9" w:rsidRPr="0011555A">
        <w:fldChar w:fldCharType="end"/>
      </w:r>
      <w:r w:rsidR="00C80BB9" w:rsidRPr="0011555A">
        <w:t xml:space="preserve"> </w:t>
      </w:r>
      <w:r w:rsidRPr="005C1479">
        <w:t xml:space="preserve">compared WALANT with general/regional anesthesia across 98 upper-limb plastic surgery cases and found similar operation time and complication rates but shorter theatre occupancy and higher satisfaction with WALANT; our higher patient dissatisfaction likely reflects differences in complexity and expectations between plastic/reconstructive work and more invasive bony/tendon surgery. In contrast, </w:t>
      </w:r>
      <w:r w:rsidRPr="005C1479">
        <w:rPr>
          <w:b/>
          <w:bCs/>
        </w:rPr>
        <w:t xml:space="preserve">Lawand et al. </w:t>
      </w:r>
      <w:r w:rsidR="001B0155" w:rsidRPr="0011555A">
        <w:fldChar w:fldCharType="begin"/>
      </w:r>
      <w:r w:rsidR="00AD749E" w:rsidRPr="0011555A">
        <w:instrText xml:space="preserve"> ADDIN EN.CITE &lt;EndNote&gt;&lt;Cite&gt;&lt;Author&gt;Lawand&lt;/Author&gt;&lt;Year&gt;2024&lt;/Year&gt;&lt;RecNum&gt;72&lt;/RecNum&gt;&lt;DisplayText&gt;&lt;style face="superscript"&gt;[11]&lt;/style&gt;&lt;/DisplayText&gt;&lt;record&gt;&lt;rec-number&gt;72&lt;/rec-number&gt;&lt;foreign-keys&gt;&lt;key app="EN" db-id="w9sv5pfszaepw1e2wd952229e2er5etdrsdt" timestamp="1756387455"&gt;72&lt;/key&gt;&lt;/foreign-keys&gt;&lt;ref-type name="Journal Article"&gt;17&lt;/ref-type&gt;&lt;contributors&gt;&lt;authors&gt;&lt;author&gt;Lawand, J.&lt;/author&gt;&lt;author&gt;Hantouly, A.&lt;/author&gt;&lt;author&gt;Bouri, F.&lt;/author&gt;&lt;author&gt;Muneer, M.&lt;/author&gt;&lt;author&gt;Hagert, E.&lt;/author&gt;&lt;/authors&gt;&lt;/contributors&gt;&lt;auth-address&gt;University of Texas Medical Branch, Galveston, TX.&amp;#xD;Department of Orthopedic Surgery, Hamad Medical Cooperation, Doha, Qatar.&amp;#xD;Department of Plastic Surgery, Hamad Medical Corporation, Doha, Qatar.&amp;#xD;Department of Surgery, Aspetar Orthopaedic and Sports Medicine Hospital, Doha, Qatar.&amp;#xD;Department of Clinical Science and Education, Karolinska Institutet, Stockholm, Sweden.&lt;/auth-address&gt;&lt;titles&gt;&lt;title&gt;Reporting Clinical Outcomes in Hand Surgery Randomized Controlled Trials: A Systematic Review Using Wide-Awake Local Anesthesia No Tourniquet Studies as a Model&lt;/title&gt;&lt;secondary-title&gt;J Hand Surg Glob Online&lt;/secondary-title&gt;&lt;/titles&gt;&lt;periodical&gt;&lt;full-title&gt;J Hand Surg Glob Online&lt;/full-title&gt;&lt;/periodical&gt;&lt;pages&gt;875-881&lt;/pages&gt;&lt;volume&gt;6&lt;/volume&gt;&lt;number&gt;6&lt;/number&gt;&lt;edition&gt;2024/12/20&lt;/edition&gt;&lt;keywords&gt;&lt;keyword&gt;Clinical outcomes&lt;/keyword&gt;&lt;keyword&gt;Hand surgery&lt;/keyword&gt;&lt;keyword&gt;Patient-reported outcomes&lt;/keyword&gt;&lt;keyword&gt;Randomized controlled trials&lt;/keyword&gt;&lt;keyword&gt;WALANT&lt;/keyword&gt;&lt;keyword&gt;to this article.&lt;/keyword&gt;&lt;/keywords&gt;&lt;dates&gt;&lt;year&gt;2024&lt;/year&gt;&lt;pub-dates&gt;&lt;date&gt;Nov&lt;/date&gt;&lt;/pub-dates&gt;&lt;/dates&gt;&lt;isbn&gt;2589-5141&lt;/isbn&gt;&lt;accession-num&gt;39703598&lt;/accession-num&gt;&lt;urls&gt;&lt;/urls&gt;&lt;custom2&gt;PMC11652286&lt;/custom2&gt;&lt;electronic-resource-num&gt;10.1016/j.jhsg.2024.08.007&lt;/electronic-resource-num&gt;&lt;remote-database-provider&gt;NLM&lt;/remote-database-provider&gt;&lt;language&gt;eng&lt;/language&gt;&lt;/record&gt;&lt;/Cite&gt;&lt;/EndNote&gt;</w:instrText>
      </w:r>
      <w:r w:rsidR="001B0155" w:rsidRPr="0011555A">
        <w:fldChar w:fldCharType="separate"/>
      </w:r>
      <w:r w:rsidR="00AD749E" w:rsidRPr="0011555A">
        <w:rPr>
          <w:noProof/>
          <w:vertAlign w:val="superscript"/>
        </w:rPr>
        <w:t>[11]</w:t>
      </w:r>
      <w:r w:rsidR="001B0155" w:rsidRPr="0011555A">
        <w:fldChar w:fldCharType="end"/>
      </w:r>
      <w:r w:rsidR="001B0155" w:rsidRPr="0011555A">
        <w:t xml:space="preserve"> </w:t>
      </w:r>
      <w:r w:rsidR="005940C1" w:rsidRPr="0011555A">
        <w:t>highlighted limitations in WALANT evidence reporting: RCTs frequently focus on technical outcomes (adequacy of anesthesia, hemostasis, operative duration, conversion rates) while functional outcomes (e.g., range of motion, grip strength, DASH/</w:t>
      </w:r>
      <w:proofErr w:type="spellStart"/>
      <w:r w:rsidR="005940C1" w:rsidRPr="0011555A">
        <w:t>QuickDASH</w:t>
      </w:r>
      <w:proofErr w:type="spellEnd"/>
      <w:r w:rsidR="005940C1" w:rsidRPr="0011555A">
        <w:t>) and patient-reported outcomes (pain, satisfaction, anxiety, willingness to repeat WALANT) are inconsistently documented.</w:t>
      </w:r>
      <w:r w:rsidRPr="005C1479">
        <w:t xml:space="preserve"> Broadening the perspective, </w:t>
      </w:r>
      <w:r w:rsidRPr="005C1479">
        <w:rPr>
          <w:b/>
          <w:bCs/>
        </w:rPr>
        <w:t xml:space="preserve">Abdullah </w:t>
      </w:r>
      <w:r w:rsidR="0037222E" w:rsidRPr="0011555A">
        <w:fldChar w:fldCharType="begin"/>
      </w:r>
      <w:r w:rsidR="00AD749E" w:rsidRPr="0011555A">
        <w:instrText xml:space="preserve"> ADDIN EN.CITE &lt;EndNote&gt;&lt;Cite&gt;&lt;Author&gt;Abdullah&lt;/Author&gt;&lt;Year&gt;2023&lt;/Year&gt;&lt;RecNum&gt;2367&lt;/RecNum&gt;&lt;DisplayText&gt;&lt;style face="superscript"&gt;[12]&lt;/style&gt;&lt;/DisplayText&gt;&lt;record&gt;&lt;rec-number&gt;2367&lt;/rec-number&gt;&lt;foreign-keys&gt;&lt;key app="EN" db-id="0ess9a5pmezw2pe0zfl5fpszxwrexazfe9pe" timestamp="1737470846"&gt;2367&lt;/key&gt;&lt;/foreign-keys&gt;&lt;ref-type name="Journal Article"&gt;17&lt;/ref-type&gt;&lt;contributors&gt;&lt;authors&gt;&lt;author&gt;Abdullah, S.&lt;/author&gt;&lt;author&gt;Tokiran, M. F.&lt;/author&gt;&lt;author&gt;Ahmad, A. A.&lt;/author&gt;&lt;author&gt;Soh, E. Z. F.&lt;/author&gt;&lt;author&gt;Makpol, S.&lt;/author&gt;&lt;author&gt;Sapuan, J.&lt;/author&gt;&lt;/authors&gt;&lt;/contributors&gt;&lt;auth-address&gt;Hand and Microsurgery Unit, Department of Orthopaedics and Traumatology, Hospital Canselor Tuanku Muhriz, Universiti Kebangasaan Malaysia, Kuala Lumpur, Malaysia.&amp;#xD;Department of Orthopaedics and Traumatology, Hospital Canselor Tuanku Muhriz, Universiti Kebangasaan Malaysia, Kuala Lumpur, Malaysia.&amp;#xD;Prince Court Medical Center, Kuala Lumpur, Malaysia.&amp;#xD;Department of Biochemistry, Faculty of Medicine, Universiti Kebangsaan Malaysia, Kuala Lumpur, Malaysia.&lt;/auth-address&gt;&lt;titles&gt;&lt;title&gt;Safety of Lidocaine During Wide-Awake Local Anesthesia No Tourniquet for Distal Radius Plating&lt;/title&gt;&lt;secondary-title&gt;J Hand Surg Glob Online&lt;/secondary-title&gt;&lt;/titles&gt;&lt;periodical&gt;&lt;full-title&gt;J Hand Surg Glob Online&lt;/full-title&gt;&lt;/periodical&gt;&lt;pages&gt;196-200&lt;/pages&gt;&lt;volume&gt;5&lt;/volume&gt;&lt;number&gt;2&lt;/number&gt;&lt;edition&gt;2023/03/29&lt;/edition&gt;&lt;keywords&gt;&lt;keyword&gt;Distal radius plating&lt;/keyword&gt;&lt;keyword&gt;Lidocaine in adrenaline&lt;/keyword&gt;&lt;keyword&gt;Lidocaine toxicity&lt;/keyword&gt;&lt;keyword&gt;Walant&lt;/keyword&gt;&lt;/keywords&gt;&lt;dates&gt;&lt;year&gt;2023&lt;/year&gt;&lt;pub-dates&gt;&lt;date&gt;Mar&lt;/date&gt;&lt;/pub-dates&gt;&lt;/dates&gt;&lt;isbn&gt;2589-5141&lt;/isbn&gt;&lt;accession-num&gt;36974291&lt;/accession-num&gt;&lt;urls&gt;&lt;/urls&gt;&lt;custom2&gt;PMC10039303&lt;/custom2&gt;&lt;electronic-resource-num&gt;10.1016/j.jhsg.2022.12.003&lt;/electronic-resource-num&gt;&lt;remote-database-provider&gt;NLM&lt;/remote-database-provider&gt;&lt;language&gt;eng&lt;/language&gt;&lt;/record&gt;&lt;/Cite&gt;&lt;/EndNote&gt;</w:instrText>
      </w:r>
      <w:r w:rsidR="0037222E" w:rsidRPr="0011555A">
        <w:fldChar w:fldCharType="separate"/>
      </w:r>
      <w:r w:rsidR="00AD749E" w:rsidRPr="0011555A">
        <w:rPr>
          <w:noProof/>
          <w:vertAlign w:val="superscript"/>
        </w:rPr>
        <w:t>[12]</w:t>
      </w:r>
      <w:r w:rsidR="0037222E" w:rsidRPr="0011555A">
        <w:fldChar w:fldCharType="end"/>
      </w:r>
      <w:r w:rsidRPr="005C1479">
        <w:t xml:space="preserve"> emphasized WALANT’s global rise and its added value in enabling intraoperative tendon-gliding assessment, fracture malrotation correction, and dynamic evaluation, while cautioning that patient selection remains crucial (e.g., </w:t>
      </w:r>
      <w:proofErr w:type="spellStart"/>
      <w:r w:rsidRPr="005C1479">
        <w:t>hyperanxious</w:t>
      </w:r>
      <w:proofErr w:type="spellEnd"/>
      <w:r w:rsidRPr="005C1479">
        <w:t xml:space="preserve"> individuals or those with severe vascular disease may not be ideal candidates).</w:t>
      </w:r>
    </w:p>
    <w:p w14:paraId="29196ECF" w14:textId="0692EEB8" w:rsidR="005C1479" w:rsidRPr="005C1479" w:rsidRDefault="005C1479" w:rsidP="005C1479">
      <w:pPr>
        <w:pStyle w:val="P"/>
      </w:pPr>
      <w:r w:rsidRPr="005C1479">
        <w:t xml:space="preserve">Randomized and comparative studies reinforce benefits in selected procedures. </w:t>
      </w:r>
      <w:r w:rsidRPr="005C1479">
        <w:rPr>
          <w:b/>
          <w:bCs/>
        </w:rPr>
        <w:t xml:space="preserve">Ki Lee et al. </w:t>
      </w:r>
      <w:r w:rsidR="00AF2A97" w:rsidRPr="0011555A">
        <w:fldChar w:fldCharType="begin"/>
      </w:r>
      <w:r w:rsidR="00AD749E" w:rsidRPr="0011555A">
        <w:instrText xml:space="preserve"> ADDIN EN.CITE &lt;EndNote&gt;&lt;Cite&gt;&lt;Author&gt;Ki Lee&lt;/Author&gt;&lt;Year&gt;2020&lt;/Year&gt;&lt;RecNum&gt;74&lt;/RecNum&gt;&lt;DisplayText&gt;&lt;style face="superscript"&gt;[13]&lt;/style&gt;&lt;/DisplayText&gt;&lt;record&gt;&lt;rec-number&gt;74&lt;/rec-number&gt;&lt;foreign-keys&gt;&lt;key app="EN" db-id="w9sv5pfszaepw1e2wd952229e2er5etdrsdt" timestamp="1756395693"&gt;74&lt;/key&gt;&lt;/foreign-keys&gt;&lt;ref-type name="Journal Article"&gt;17&lt;/ref-type&gt;&lt;contributors&gt;&lt;authors&gt;&lt;author&gt;Ki Lee, S.&lt;/author&gt;&lt;author&gt;Gul Kim, S.&lt;/author&gt;&lt;author&gt;Sik Choy, W.&lt;/author&gt;&lt;/authors&gt;&lt;/contributors&gt;&lt;auth-address&gt;Department of Orthopedic Surgery, Eulji University College of Medicine, Daejeon, Korea. Electronic address: sklee@eulji.ac.kr.&amp;#xD;Department of Orthopedic Surgery, Eulji University College of Medicine, Daejeon, Korea.&lt;/auth-address&gt;&lt;titles&gt;&lt;title&gt;A randomized controlled trial of minor hand surgeries comparing wide awake local anesthesia no tourniquet and local anesthesia with tourniquet&lt;/title&gt;&lt;secondary-title&gt;Orthop Traumatol Surg Res&lt;/secondary-title&gt;&lt;/titles&gt;&lt;periodical&gt;&lt;full-title&gt;Orthop Traumatol Surg Res&lt;/full-title&gt;&lt;/periodical&gt;&lt;pages&gt;1645-1651&lt;/pages&gt;&lt;volume&gt;106&lt;/volume&gt;&lt;number&gt;8&lt;/number&gt;&lt;edition&gt;2020/07/08&lt;/edition&gt;&lt;keywords&gt;&lt;keyword&gt;*Anesthesia, Local&lt;/keyword&gt;&lt;keyword&gt;Anesthetics, Local&lt;/keyword&gt;&lt;keyword&gt;Epinephrine&lt;/keyword&gt;&lt;keyword&gt;Hand&lt;/keyword&gt;&lt;keyword&gt;Humans&lt;/keyword&gt;&lt;keyword&gt;Lidocaine&lt;/keyword&gt;&lt;keyword&gt;Prospective Studies&lt;/keyword&gt;&lt;keyword&gt;Tourniquets&lt;/keyword&gt;&lt;keyword&gt;*Trigger Finger Disorder&lt;/keyword&gt;&lt;keyword&gt;Sodium bicarbonate&lt;/keyword&gt;&lt;keyword&gt;Walant&lt;/keyword&gt;&lt;/keywords&gt;&lt;dates&gt;&lt;year&gt;2020&lt;/year&gt;&lt;pub-dates&gt;&lt;date&gt;Dec&lt;/date&gt;&lt;/pub-dates&gt;&lt;/dates&gt;&lt;isbn&gt;1877-0568&lt;/isbn&gt;&lt;accession-num&gt;32631713&lt;/accession-num&gt;&lt;urls&gt;&lt;/urls&gt;&lt;electronic-resource-num&gt;10.1016/j.otsr.2020.03.013&lt;/electronic-resource-num&gt;&lt;remote-database-provider&gt;NLM&lt;/remote-database-provider&gt;&lt;language&gt;eng&lt;/language&gt;&lt;/record&gt;&lt;/Cite&gt;&lt;/EndNote&gt;</w:instrText>
      </w:r>
      <w:r w:rsidR="00AF2A97" w:rsidRPr="0011555A">
        <w:fldChar w:fldCharType="separate"/>
      </w:r>
      <w:r w:rsidR="00AD749E" w:rsidRPr="0011555A">
        <w:rPr>
          <w:noProof/>
          <w:vertAlign w:val="superscript"/>
        </w:rPr>
        <w:t>[13]</w:t>
      </w:r>
      <w:r w:rsidR="00AF2A97" w:rsidRPr="0011555A">
        <w:fldChar w:fldCharType="end"/>
      </w:r>
      <w:r w:rsidRPr="005C1479">
        <w:t xml:space="preserve">, in a randomized prospective trial, found WALANT reduced injection pain, prolonged anesthetic duration, lowered early postoperative pain (especially around 6 hours), reduced analgesic consumption until day 2, and increased satisfaction across carpal tunnel release, trigger finger release, and de </w:t>
      </w:r>
      <w:proofErr w:type="spellStart"/>
      <w:r w:rsidRPr="005C1479">
        <w:t>Quervain’s</w:t>
      </w:r>
      <w:proofErr w:type="spellEnd"/>
      <w:r w:rsidRPr="005C1479">
        <w:t xml:space="preserve"> surgery. Beyond routine elective surgery, </w:t>
      </w:r>
      <w:r w:rsidRPr="005C1479">
        <w:rPr>
          <w:b/>
          <w:bCs/>
        </w:rPr>
        <w:t xml:space="preserve">Mohammed and Lalonde </w:t>
      </w:r>
      <w:r w:rsidR="00A845CE" w:rsidRPr="0011555A">
        <w:rPr>
          <w:shd w:val="clear" w:color="auto" w:fill="FFFFFF"/>
        </w:rPr>
        <w:fldChar w:fldCharType="begin">
          <w:fldData xml:space="preserve">PEVuZE5vdGU+PENpdGU+PEF1dGhvcj5Nb2hhbW1lZDwvQXV0aG9yPjxZZWFyPjIwMTk8L1llYXI+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</w:fldData>
        </w:fldChar>
      </w:r>
      <w:r w:rsidR="00A845CE" w:rsidRPr="0011555A">
        <w:rPr>
          <w:shd w:val="clear" w:color="auto" w:fill="FFFFFF"/>
        </w:rPr>
        <w:instrText xml:space="preserve"> ADDIN EN.CITE </w:instrText>
      </w:r>
      <w:r w:rsidR="00A845CE" w:rsidRPr="0011555A">
        <w:rPr>
          <w:shd w:val="clear" w:color="auto" w:fill="FFFFFF"/>
        </w:rPr>
        <w:fldChar w:fldCharType="begin">
          <w:fldData xml:space="preserve">PEVuZE5vdGU+PENpdGU+PEF1dGhvcj5Nb2hhbW1lZDwvQXV0aG9yPjxZZWFyPjIwMTk8L1llYXI+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</w:fldData>
        </w:fldChar>
      </w:r>
      <w:r w:rsidR="00A845CE" w:rsidRPr="0011555A">
        <w:rPr>
          <w:shd w:val="clear" w:color="auto" w:fill="FFFFFF"/>
        </w:rPr>
        <w:instrText xml:space="preserve"> ADDIN EN.CITE.DATA </w:instrText>
      </w:r>
      <w:r w:rsidR="00A845CE" w:rsidRPr="0011555A">
        <w:rPr>
          <w:shd w:val="clear" w:color="auto" w:fill="FFFFFF"/>
        </w:rPr>
      </w:r>
      <w:r w:rsidR="00A845CE" w:rsidRPr="0011555A">
        <w:rPr>
          <w:shd w:val="clear" w:color="auto" w:fill="FFFFFF"/>
        </w:rPr>
        <w:fldChar w:fldCharType="end"/>
      </w:r>
      <w:r w:rsidR="00A845CE" w:rsidRPr="0011555A">
        <w:rPr>
          <w:shd w:val="clear" w:color="auto" w:fill="FFFFFF"/>
        </w:rPr>
      </w:r>
      <w:r w:rsidR="00A845CE" w:rsidRPr="0011555A">
        <w:rPr>
          <w:shd w:val="clear" w:color="auto" w:fill="FFFFFF"/>
        </w:rPr>
        <w:fldChar w:fldCharType="separate"/>
      </w:r>
      <w:r w:rsidR="00A845CE" w:rsidRPr="0011555A">
        <w:rPr>
          <w:noProof/>
          <w:shd w:val="clear" w:color="auto" w:fill="FFFFFF"/>
          <w:vertAlign w:val="superscript"/>
        </w:rPr>
        <w:t>[14]</w:t>
      </w:r>
      <w:r w:rsidR="00A845CE" w:rsidRPr="0011555A">
        <w:rPr>
          <w:shd w:val="clear" w:color="auto" w:fill="FFFFFF"/>
        </w:rPr>
        <w:fldChar w:fldCharType="end"/>
      </w:r>
      <w:r w:rsidR="00393000" w:rsidRPr="0011555A">
        <w:rPr>
          <w:shd w:val="clear" w:color="auto" w:fill="FFFFFF"/>
        </w:rPr>
        <w:t xml:space="preserve"> </w:t>
      </w:r>
      <w:r w:rsidRPr="005C1479">
        <w:t xml:space="preserve">described cost-reducing WALANT tendon transfers for leprosy patients in India, and TMJA under WALANT has shown higher satisfaction than general anesthetic/tourniquet approaches in reports by </w:t>
      </w:r>
      <w:r w:rsidRPr="005C1479">
        <w:rPr>
          <w:b/>
          <w:bCs/>
        </w:rPr>
        <w:t xml:space="preserve">Müller et al. </w:t>
      </w:r>
      <w:r w:rsidR="00AD749E" w:rsidRPr="0011555A">
        <w:fldChar w:fldCharType="begin"/>
      </w:r>
      <w:r w:rsidR="00A845CE" w:rsidRPr="0011555A">
        <w:instrText xml:space="preserve"> ADDIN EN.CITE &lt;EndNote&gt;&lt;Cite&gt;&lt;Author&gt;Müller&lt;/Author&gt;&lt;Year&gt;2018&lt;/Year&gt;&lt;RecNum&gt;1208&lt;/RecNum&gt;&lt;DisplayText&gt;&lt;style face="superscript"&gt;[15]&lt;/style&gt;&lt;/DisplayText&gt;&lt;record&gt;&lt;rec-number&gt;1208&lt;/rec-number&gt;&lt;foreign-keys&gt;&lt;key app="EN" db-id="s2t20xewp52vwseffx05e2xrvrzda90xdpws" timestamp="1766417201"&gt;1208&lt;/key&gt;&lt;/foreign-keys&gt;&lt;ref-type name="Journal Article"&gt;17&lt;/ref-type&gt;&lt;contributors&gt;&lt;authors&gt;&lt;author&gt;Müller, C. T.&lt;/author&gt;&lt;author&gt;Christen, T.&lt;/author&gt;&lt;author&gt;Heidekruger, P. I.&lt;/author&gt;&lt;author&gt;Lamouille, J.&lt;/author&gt;&lt;author&gt;Raffoul, W.&lt;/author&gt;&lt;author&gt;McKee, D.&lt;/author&gt;&lt;author&gt;Lalonde, D. H.&lt;/author&gt;&lt;author&gt;Durand, S.&lt;/author&gt;&lt;/authors&gt;&lt;/contributors&gt;&lt;auth-address&gt;Department of the Musculoskeletal System, Hand and Plastic and Reconstructive Surgery, CHUV, Lausanne, Switzerland.&amp;#xD;Centre of Plastic, Aesthetic, Hand and Reconstructive Surgery, University of Regensburg, Germany.&amp;#xD;Plastic Surgery, Dalhousie University, Halifax, Canada.&lt;/auth-address&gt;&lt;titles&gt;&lt;title&gt;Wide-awake Anesthesia No Tourniquet Trapeziometacarpal Joint Prosthesis Implantation&lt;/title&gt;&lt;secondary-title&gt;Plast Reconstr Surg Glob Open&lt;/secondary-title&gt;&lt;/titles&gt;&lt;periodical&gt;&lt;full-title&gt;Plast Reconstr Surg Glob Open&lt;/full-title&gt;&lt;/periodical&gt;&lt;pages&gt;e1714&lt;/pages&gt;&lt;volume&gt;6&lt;/volume&gt;&lt;number&gt;4&lt;/number&gt;&lt;edition&gt;2018/06/08&lt;/edition&gt;&lt;dates&gt;&lt;year&gt;2018&lt;/year&gt;&lt;pub-dates&gt;&lt;date&gt;Apr&lt;/date&gt;&lt;/pub-dates&gt;&lt;/dates&gt;&lt;isbn&gt;2169-7574 (Print)&amp;#xD;2169-7574&lt;/isbn&gt;&lt;accession-num&gt;29876166&lt;/accession-num&gt;&lt;urls&gt;&lt;/urls&gt;&lt;custom2&gt;PMC5977952&lt;/custom2&gt;&lt;electronic-resource-num&gt;10.1097/gox.0000000000001714&lt;/electronic-resource-num&gt;&lt;remote-database-provider&gt;NLM&lt;/remote-database-provider&gt;&lt;language&gt;eng&lt;/language&gt;&lt;/record&gt;&lt;/Cite&gt;&lt;/EndNote&gt;</w:instrText>
      </w:r>
      <w:r w:rsidR="00AD749E" w:rsidRPr="0011555A">
        <w:fldChar w:fldCharType="separate"/>
      </w:r>
      <w:r w:rsidR="00A845CE" w:rsidRPr="0011555A">
        <w:rPr>
          <w:noProof/>
          <w:vertAlign w:val="superscript"/>
        </w:rPr>
        <w:t>[15]</w:t>
      </w:r>
      <w:r w:rsidR="00AD749E" w:rsidRPr="0011555A">
        <w:fldChar w:fldCharType="end"/>
      </w:r>
      <w:r w:rsidRPr="005C1479">
        <w:t xml:space="preserve"> and </w:t>
      </w:r>
      <w:r w:rsidRPr="005C1479">
        <w:rPr>
          <w:b/>
          <w:bCs/>
        </w:rPr>
        <w:t>Larsen and Hansen</w:t>
      </w:r>
      <w:r w:rsidRPr="005C1479">
        <w:t xml:space="preserve"> </w:t>
      </w:r>
      <w:r w:rsidR="00833A62" w:rsidRPr="0011555A">
        <w:fldChar w:fldCharType="begin"/>
      </w:r>
      <w:r w:rsidR="00A845CE" w:rsidRPr="0011555A">
        <w:instrText xml:space="preserve"> ADDIN EN.CITE &lt;EndNote&gt;&lt;Cite&gt;&lt;Author&gt;Larsen&lt;/Author&gt;&lt;Year&gt;2021&lt;/Year&gt;&lt;RecNum&gt;1209&lt;/RecNum&gt;&lt;DisplayText&gt;&lt;style face="superscript"&gt;[16]&lt;/style&gt;&lt;/DisplayText&gt;&lt;record&gt;&lt;rec-number&gt;1209&lt;/rec-number&gt;&lt;foreign-keys&gt;&lt;key app="EN" db-id="s2t20xewp52vwseffx05e2xrvrzda90xdpws" timestamp="1766417243"&gt;1209&lt;/key&gt;&lt;/foreign-keys&gt;&lt;ref-type name="Journal Article"&gt;17&lt;/ref-type&gt;&lt;contributors&gt;&lt;authors&gt;&lt;author&gt;Larsen, L. P.&lt;/author&gt;&lt;author&gt;Hansen, T. B.&lt;/author&gt;&lt;/authors&gt;&lt;/contributors&gt;&lt;auth-address&gt;Department of Orthopaedics, University Clinic, Holstebro, Denmark.&lt;/auth-address&gt;&lt;titles&gt;&lt;title&gt;Total trapeziometacarpal joint arthroplasty using wide awake local anaesthetic no tourniquet&lt;/title&gt;&lt;secondary-title&gt;J Hand Surg Eur Vol&lt;/secondary-title&gt;&lt;/titles&gt;&lt;periodical&gt;&lt;full-title&gt;J Hand Surg Eur Vol&lt;/full-title&gt;&lt;/periodical&gt;&lt;pages&gt;125-130&lt;/pages&gt;&lt;volume&gt;46&lt;/volume&gt;&lt;number&gt;2&lt;/number&gt;&lt;edition&gt;2020/06/23&lt;/edition&gt;&lt;keywords&gt;&lt;keyword&gt;*Anesthesia, Local&lt;/keyword&gt;&lt;keyword&gt;*Anesthetics, Local&lt;/keyword&gt;&lt;keyword&gt;Arthroplasty&lt;/keyword&gt;&lt;keyword&gt;Epinephrine&lt;/keyword&gt;&lt;keyword&gt;Humans&lt;/keyword&gt;&lt;keyword&gt;Reproducibility of Results&lt;/keyword&gt;&lt;keyword&gt;Walant&lt;/keyword&gt;&lt;keyword&gt;Wide awake local anaesthetic no tourniquet&lt;/keyword&gt;&lt;keyword&gt;patient satisfaction&lt;/keyword&gt;&lt;keyword&gt;reliability&lt;/keyword&gt;&lt;keyword&gt;trapeziometacarpal total joint arthroplasty&lt;/keyword&gt;&lt;keyword&gt;wide awake&lt;/keyword&gt;&lt;/keywords&gt;&lt;dates&gt;&lt;year&gt;2021&lt;/year&gt;&lt;pub-dates&gt;&lt;date&gt;Feb&lt;/date&gt;&lt;/pub-dates&gt;&lt;/dates&gt;&lt;isbn&gt;0266-7681&lt;/isbn&gt;&lt;accession-num&gt;32567465&lt;/accession-num&gt;&lt;urls&gt;&lt;/urls&gt;&lt;electronic-resource-num&gt;10.1177/1753193420932465&lt;/electronic-resource-num&gt;&lt;remote-database-provider&gt;NLM&lt;/remote-database-provider&gt;&lt;language&gt;eng&lt;/language&gt;&lt;/record&gt;&lt;/Cite&gt;&lt;/EndNote&gt;</w:instrText>
      </w:r>
      <w:r w:rsidR="00833A62" w:rsidRPr="0011555A">
        <w:fldChar w:fldCharType="separate"/>
      </w:r>
      <w:r w:rsidR="00A845CE" w:rsidRPr="0011555A">
        <w:rPr>
          <w:noProof/>
          <w:vertAlign w:val="superscript"/>
        </w:rPr>
        <w:t>[16]</w:t>
      </w:r>
      <w:r w:rsidR="00833A62" w:rsidRPr="0011555A">
        <w:fldChar w:fldCharType="end"/>
      </w:r>
      <w:r w:rsidRPr="005C1479">
        <w:t xml:space="preserve">. Synthesizing comparative data, </w:t>
      </w:r>
      <w:r w:rsidRPr="005C1479">
        <w:rPr>
          <w:b/>
          <w:bCs/>
        </w:rPr>
        <w:t xml:space="preserve">Evangelista et al. </w:t>
      </w:r>
      <w:r w:rsidR="00DC2B86" w:rsidRPr="0011555A">
        <w:fldChar w:fldCharType="begin"/>
      </w:r>
      <w:r w:rsidR="00A845CE" w:rsidRPr="0011555A">
        <w:instrText xml:space="preserve"> ADDIN EN.CITE &lt;EndNote&gt;&lt;Cite&gt;&lt;Author&gt;Evangelista&lt;/Author&gt;&lt;Year&gt;2019&lt;/Year&gt;&lt;RecNum&gt;78&lt;/RecNum&gt;&lt;DisplayText&gt;&lt;style face="superscript"&gt;[17]&lt;/style&gt;&lt;/DisplayText&gt;&lt;record&gt;&lt;rec-number&gt;78&lt;/rec-number&gt;&lt;foreign-keys&gt;&lt;key app="EN" db-id="w9sv5pfszaepw1e2wd952229e2er5etdrsdt" timestamp="1756395782"&gt;78&lt;/key&gt;&lt;/foreign-keys&gt;&lt;ref-type name="Journal Article"&gt;17&lt;/ref-type&gt;&lt;contributors&gt;&lt;authors&gt;&lt;author&gt;Evangelista, T. M. P.&lt;/author&gt;&lt;author&gt;Pua, J. H. C.&lt;/author&gt;&lt;author&gt;Evangelista-Huber, M. T. P.&lt;/author&gt;&lt;/authors&gt;&lt;/contributors&gt;&lt;auth-address&gt;Department of Orthopedic Surgery, University of Santo Tomas Hospital, Manila, Philippines.&amp;#xD;Levana Dermatology Clinic, Quezon City, Metro Manila, Philippines.&lt;/auth-address&gt;&lt;titles&gt;&lt;title&gt;Wide-Awake Local Anesthesia No Tourniquet (WALANT) versus Local or Intravenous Regional Anesthesia with Tourniquet in Atraumatic Hand Cases in Orthopedics: A Systematic Review and Meta-Analysis&lt;/title&gt;&lt;secondary-title&gt;J Hand Surg Asian Pac Vol&lt;/secondary-title&gt;&lt;/titles&gt;&lt;periodical&gt;&lt;full-title&gt;J Hand Surg Asian Pac Vol&lt;/full-title&gt;&lt;/periodical&gt;&lt;pages&gt;469-476&lt;/pages&gt;&lt;volume&gt;24&lt;/volume&gt;&lt;number&gt;4&lt;/number&gt;&lt;edition&gt;2019/11/07&lt;/edition&gt;&lt;keywords&gt;&lt;keyword&gt;Anesthesia, Conduction/*methods&lt;/keyword&gt;&lt;keyword&gt;Anesthesia, Local/*methods&lt;/keyword&gt;&lt;keyword&gt;Anesthetics, Intravenous/*administration &amp;amp; dosage&lt;/keyword&gt;&lt;keyword&gt;Anesthetics, Local/*administration &amp;amp; dosage&lt;/keyword&gt;&lt;keyword&gt;Hand/*surgery&lt;/keyword&gt;&lt;keyword&gt;Humans&lt;/keyword&gt;&lt;keyword&gt;*Orthopedic Procedures&lt;/keyword&gt;&lt;keyword&gt;*Patient Satisfaction&lt;/keyword&gt;&lt;keyword&gt;Tourniquets&lt;/keyword&gt;&lt;keyword&gt;Epinephrine&lt;/keyword&gt;&lt;keyword&gt;Hand surgery&lt;/keyword&gt;&lt;keyword&gt;Tourniquet&lt;/keyword&gt;&lt;keyword&gt;Walant&lt;/keyword&gt;&lt;keyword&gt;Wide awake&lt;/keyword&gt;&lt;/keywords&gt;&lt;dates&gt;&lt;year&gt;2019&lt;/year&gt;&lt;pub-dates&gt;&lt;date&gt;Dec&lt;/date&gt;&lt;/pub-dates&gt;&lt;/dates&gt;&lt;accession-num&gt;31690188&lt;/accession-num&gt;&lt;urls&gt;&lt;/urls&gt;&lt;electronic-resource-num&gt;10.1142/s2424835519500619&lt;/electronic-resource-num&gt;&lt;remote-database-provider&gt;NLM&lt;/remote-database-provider&gt;&lt;language&gt;eng&lt;/language&gt;&lt;/record&gt;&lt;/Cite&gt;&lt;/EndNote&gt;</w:instrText>
      </w:r>
      <w:r w:rsidR="00DC2B86" w:rsidRPr="0011555A">
        <w:fldChar w:fldCharType="separate"/>
      </w:r>
      <w:r w:rsidR="00A845CE" w:rsidRPr="0011555A">
        <w:rPr>
          <w:noProof/>
          <w:vertAlign w:val="superscript"/>
        </w:rPr>
        <w:t>[17]</w:t>
      </w:r>
      <w:r w:rsidR="00DC2B86" w:rsidRPr="0011555A">
        <w:fldChar w:fldCharType="end"/>
      </w:r>
      <w:r w:rsidR="00DC2B86" w:rsidRPr="0011555A">
        <w:t xml:space="preserve"> </w:t>
      </w:r>
      <w:r w:rsidRPr="005C1479">
        <w:t xml:space="preserve">found WALANT lowered postoperative pain versus IVRA or local anesthesia with tourniquet </w:t>
      </w:r>
      <w:r w:rsidRPr="005C1479">
        <w:lastRenderedPageBreak/>
        <w:t xml:space="preserve">(pooled mean difference –2.40 VAS), with slightly longer operative time and no differences in satisfaction or complication rates. Other studies reported no operative time differences between WALANT and LA/tourniquet in several procedures </w:t>
      </w:r>
      <w:r w:rsidR="00CD6AB4" w:rsidRPr="0011555A">
        <w:t xml:space="preserve">as in </w:t>
      </w:r>
      <w:r w:rsidRPr="005C1479">
        <w:rPr>
          <w:b/>
          <w:bCs/>
        </w:rPr>
        <w:t>Ki Lee et al.</w:t>
      </w:r>
      <w:r w:rsidRPr="005C1479">
        <w:t xml:space="preserve"> </w:t>
      </w:r>
      <w:r w:rsidR="00CD6AB4" w:rsidRPr="0011555A">
        <w:t xml:space="preserve">as well as </w:t>
      </w:r>
      <w:r w:rsidRPr="005C1479">
        <w:rPr>
          <w:b/>
          <w:bCs/>
        </w:rPr>
        <w:t>Larsen and Hansen</w:t>
      </w:r>
      <w:r w:rsidR="00B7636D" w:rsidRPr="0011555A">
        <w:t xml:space="preserve"> </w:t>
      </w:r>
      <w:r w:rsidR="00DE3B12" w:rsidRPr="0011555A">
        <w:rPr>
          <w:shd w:val="clear" w:color="auto" w:fill="FFFFFF"/>
        </w:rPr>
        <w:fldChar w:fldCharType="begin">
          <w:fldData xml:space="preserve">PEVuZE5vdGU+PENpdGU+PEF1dGhvcj5LaSBMZWU8L0F1dGhvcj48WWVhcj4yMDIwPC9ZZWFyPjxS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</w:fldData>
        </w:fldChar>
      </w:r>
      <w:r w:rsidR="00A845CE" w:rsidRPr="0011555A">
        <w:rPr>
          <w:shd w:val="clear" w:color="auto" w:fill="FFFFFF"/>
        </w:rPr>
        <w:instrText xml:space="preserve"> ADDIN EN.CITE </w:instrText>
      </w:r>
      <w:r w:rsidR="00A845CE" w:rsidRPr="0011555A">
        <w:rPr>
          <w:shd w:val="clear" w:color="auto" w:fill="FFFFFF"/>
        </w:rPr>
        <w:fldChar w:fldCharType="begin">
          <w:fldData xml:space="preserve">PEVuZE5vdGU+PENpdGU+PEF1dGhvcj5LaSBMZWU8L0F1dGhvcj48WWVhcj4yMDIwPC9ZZWFyPjxS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</w:fldData>
        </w:fldChar>
      </w:r>
      <w:r w:rsidR="00A845CE" w:rsidRPr="0011555A">
        <w:rPr>
          <w:shd w:val="clear" w:color="auto" w:fill="FFFFFF"/>
        </w:rPr>
        <w:instrText xml:space="preserve"> ADDIN EN.CITE.DATA </w:instrText>
      </w:r>
      <w:r w:rsidR="00A845CE" w:rsidRPr="0011555A">
        <w:rPr>
          <w:shd w:val="clear" w:color="auto" w:fill="FFFFFF"/>
        </w:rPr>
      </w:r>
      <w:r w:rsidR="00A845CE" w:rsidRPr="0011555A">
        <w:rPr>
          <w:shd w:val="clear" w:color="auto" w:fill="FFFFFF"/>
        </w:rPr>
        <w:fldChar w:fldCharType="end"/>
      </w:r>
      <w:r w:rsidR="00DE3B12" w:rsidRPr="0011555A">
        <w:rPr>
          <w:shd w:val="clear" w:color="auto" w:fill="FFFFFF"/>
        </w:rPr>
      </w:r>
      <w:r w:rsidR="00DE3B12" w:rsidRPr="0011555A">
        <w:rPr>
          <w:shd w:val="clear" w:color="auto" w:fill="FFFFFF"/>
        </w:rPr>
        <w:fldChar w:fldCharType="separate"/>
      </w:r>
      <w:r w:rsidR="00A845CE" w:rsidRPr="0011555A">
        <w:rPr>
          <w:noProof/>
          <w:shd w:val="clear" w:color="auto" w:fill="FFFFFF"/>
          <w:vertAlign w:val="superscript"/>
        </w:rPr>
        <w:t>[13, 16]</w:t>
      </w:r>
      <w:r w:rsidR="00DE3B12" w:rsidRPr="0011555A">
        <w:rPr>
          <w:shd w:val="clear" w:color="auto" w:fill="FFFFFF"/>
        </w:rPr>
        <w:fldChar w:fldCharType="end"/>
      </w:r>
      <w:r w:rsidR="00CD6AB4" w:rsidRPr="0011555A">
        <w:t xml:space="preserve">. Also, </w:t>
      </w:r>
      <w:proofErr w:type="spellStart"/>
      <w:r w:rsidRPr="005C1479">
        <w:rPr>
          <w:b/>
          <w:bCs/>
        </w:rPr>
        <w:t>Tulipan</w:t>
      </w:r>
      <w:proofErr w:type="spellEnd"/>
      <w:r w:rsidRPr="005C1479">
        <w:rPr>
          <w:b/>
          <w:bCs/>
        </w:rPr>
        <w:t xml:space="preserve"> et al. </w:t>
      </w:r>
      <w:r w:rsidR="00770A8A" w:rsidRPr="0011555A">
        <w:rPr>
          <w:shd w:val="clear" w:color="auto" w:fill="FFFFFF"/>
        </w:rPr>
        <w:fldChar w:fldCharType="begin"/>
      </w:r>
      <w:r w:rsidR="00A845CE" w:rsidRPr="0011555A">
        <w:rPr>
          <w:shd w:val="clear" w:color="auto" w:fill="FFFFFF"/>
        </w:rPr>
        <w:instrText xml:space="preserve"> ADDIN EN.CITE &lt;EndNote&gt;&lt;Cite&gt;&lt;Author&gt;Tulipan&lt;/Author&gt;&lt;Year&gt;2017&lt;/Year&gt;&lt;RecNum&gt;79&lt;/RecNum&gt;&lt;DisplayText&gt;&lt;style face="superscript"&gt;[18]&lt;/style&gt;&lt;/DisplayText&gt;&lt;record&gt;&lt;rec-number&gt;79&lt;/rec-number&gt;&lt;foreign-keys&gt;&lt;key app="EN" db-id="w9sv5pfszaepw1e2wd952229e2er5etdrsdt" timestamp="1756396041"&gt;79&lt;/key&gt;&lt;/foreign-keys&gt;&lt;ref-type name="Journal Article"&gt;17&lt;/ref-type&gt;&lt;contributors&gt;&lt;authors&gt;&lt;author&gt;Tulipan, J. E.&lt;/author&gt;&lt;author&gt;Kim, N.&lt;/author&gt;&lt;author&gt;Abboudi, J.&lt;/author&gt;&lt;author&gt;Jones, C.&lt;/author&gt;&lt;author&gt;Liss, F.&lt;/author&gt;&lt;author&gt;Kirkpatrick, W.&lt;/author&gt;&lt;author&gt;Rivlin, M.&lt;/author&gt;&lt;author&gt;Wang, M. L.&lt;/author&gt;&lt;author&gt;Matzon, J.&lt;/author&gt;&lt;author&gt;Ilyas, A. M.&lt;/author&gt;&lt;/authors&gt;&lt;/contributors&gt;&lt;auth-address&gt;Department of Orthopaedic Surgery, Thomas Jefferson University, Philadelphia, Pennsylvania, United States.&amp;#xD;Divison of Hand Surgery, Rothman Institute, Philadelphia, Pennsylvania, United States.&lt;/auth-address&gt;&lt;titles&gt;&lt;title&gt;Open Carpal Tunnel Release Outcomes: Performed Wide Awake versus with Sedation&lt;/title&gt;&lt;secondary-title&gt;J Hand Microsurg&lt;/secondary-title&gt;&lt;/titles&gt;&lt;periodical&gt;&lt;full-title&gt;J Hand Microsurg&lt;/full-title&gt;&lt;/periodical&gt;&lt;pages&gt;74-79&lt;/pages&gt;&lt;volume&gt;9&lt;/volume&gt;&lt;number&gt;2&lt;/number&gt;&lt;edition&gt;2017/09/05&lt;/edition&gt;&lt;keywords&gt;&lt;keyword&gt;carpal tunnel release&lt;/keyword&gt;&lt;keyword&gt;sedation&lt;/keyword&gt;&lt;keyword&gt;visual analog scale&lt;/keyword&gt;&lt;keyword&gt;wide awake&lt;/keyword&gt;&lt;/keywords&gt;&lt;dates&gt;&lt;year&gt;2017&lt;/year&gt;&lt;pub-dates&gt;&lt;date&gt;Aug&lt;/date&gt;&lt;/pub-dates&gt;&lt;/dates&gt;&lt;isbn&gt;0974-3227 (Print)&amp;#xD;0974-3227&lt;/isbn&gt;&lt;accession-num&gt;28867906&lt;/accession-num&gt;&lt;urls&gt;&lt;/urls&gt;&lt;custom2&gt;PMC5579466&lt;/custom2&gt;&lt;electronic-resource-num&gt;10.1055/s-0037-1603200&lt;/electronic-resource-num&gt;&lt;remote-database-provider&gt;NLM&lt;/remote-database-provider&gt;&lt;language&gt;eng&lt;/language&gt;&lt;/record&gt;&lt;/Cite&gt;&lt;/EndNote&gt;</w:instrText>
      </w:r>
      <w:r w:rsidR="00770A8A" w:rsidRPr="0011555A">
        <w:rPr>
          <w:shd w:val="clear" w:color="auto" w:fill="FFFFFF"/>
        </w:rPr>
        <w:fldChar w:fldCharType="separate"/>
      </w:r>
      <w:r w:rsidR="00A845CE" w:rsidRPr="0011555A">
        <w:rPr>
          <w:noProof/>
          <w:shd w:val="clear" w:color="auto" w:fill="FFFFFF"/>
          <w:vertAlign w:val="superscript"/>
        </w:rPr>
        <w:t>[18]</w:t>
      </w:r>
      <w:r w:rsidR="00770A8A" w:rsidRPr="0011555A">
        <w:rPr>
          <w:shd w:val="clear" w:color="auto" w:fill="FFFFFF"/>
        </w:rPr>
        <w:fldChar w:fldCharType="end"/>
      </w:r>
      <w:r w:rsidR="00770A8A" w:rsidRPr="0011555A">
        <w:rPr>
          <w:shd w:val="clear" w:color="auto" w:fill="FFFFFF"/>
        </w:rPr>
        <w:t xml:space="preserve"> </w:t>
      </w:r>
      <w:r w:rsidRPr="005C1479">
        <w:t>found no differences in disability, pain, return to work, or anesthesia satisfaction when comparing WALANT with LA/tourniquet plus sedation for carpal tunnel release.</w:t>
      </w:r>
    </w:p>
    <w:p w14:paraId="3E9656B1" w14:textId="3BD80DB0" w:rsidR="00C31AA5" w:rsidRPr="0011555A" w:rsidRDefault="005C1479" w:rsidP="005C1479">
      <w:pPr>
        <w:pStyle w:val="P"/>
      </w:pPr>
      <w:r w:rsidRPr="005C1479">
        <w:t xml:space="preserve">Safety in our cohort (minimal nausea/vomiting; no pruritus/systemic toxicity) reinforces WALANT as a safe outpatient alternative, consistent with the reduced risks compared with regional or general anesthesia emphasized by </w:t>
      </w:r>
      <w:r w:rsidRPr="005C1479">
        <w:rPr>
          <w:b/>
          <w:bCs/>
        </w:rPr>
        <w:t xml:space="preserve">Sawhney et al. </w:t>
      </w:r>
      <w:r w:rsidR="005E2356" w:rsidRPr="0011555A">
        <w:fldChar w:fldCharType="begin"/>
      </w:r>
      <w:r w:rsidR="00C31AA5" w:rsidRPr="0011555A">
        <w:instrText xml:space="preserve"> ADDIN EN.CITE &lt;EndNote&gt;&lt;Cite&gt;&lt;Author&gt;Sawhney&lt;/Author&gt;&lt;Year&gt;2024&lt;/Year&gt;&lt;RecNum&gt;66&lt;/RecNum&gt;&lt;DisplayText&gt;&lt;style face="superscript"&gt;[1]&lt;/style&gt;&lt;/DisplayText&gt;&lt;record&gt;&lt;rec-number&gt;66&lt;/rec-number&gt;&lt;foreign-keys&gt;&lt;key app="EN" db-id="w9sv5pfszaepw1e2wd952229e2er5etdrsdt" timestamp="1756386124"&gt;66&lt;/key&gt;&lt;/foreign-keys&gt;&lt;ref-type name="Journal Article"&gt;17&lt;/ref-type&gt;&lt;contributors&gt;&lt;authors&gt;&lt;author&gt;Sawhney, A.&lt;/author&gt;&lt;author&gt;Thacoor, A.&lt;/author&gt;&lt;author&gt;Nagra, R.&lt;/author&gt;&lt;author&gt;Geoghegan, L.&lt;/author&gt;&lt;author&gt;Akhavani, M.&lt;/author&gt;&lt;/authors&gt;&lt;/contributors&gt;&lt;auth-address&gt;From the Department of Plastic, Reconstructive and Burns Surgery, Stoke-Mandeville Hospital, Aylesbury, United Kingdom.&amp;#xD;Department of Plastic and Reconstructive Surgery, St Georges Hospital, London, United Kingdom.&amp;#xD;University College London, Division of Surgery and Interventional Science, London, United Kingdom.&amp;#xD;Section of Vascular Surgery, Department of Surgery and Cancer, Imperial College London, London, United Kingdom.&amp;#xD;Department of Plastic and Reconstructive Surgery, Royal Free Hospital, London, United Kingdom.&lt;/auth-address&gt;&lt;titles&gt;&lt;title&gt;Wide Awake Local Anesthetic No Tourniquet in Hand and Wrist Surgery: Current Concepts, Indications, and Considerations&lt;/title&gt;&lt;secondary-title&gt;Plast Reconstr Surg Glob Open&lt;/secondary-title&gt;&lt;/titles&gt;&lt;periodical&gt;&lt;full-title&gt;Plast Reconstr Surg Glob Open&lt;/full-title&gt;&lt;/periodical&gt;&lt;pages&gt;e5526&lt;/pages&gt;&lt;volume&gt;12&lt;/volume&gt;&lt;number&gt;1&lt;/number&gt;&lt;edition&gt;2024/01/23&lt;/edition&gt;&lt;dates&gt;&lt;year&gt;2024&lt;/year&gt;&lt;pub-dates&gt;&lt;date&gt;Jan&lt;/date&gt;&lt;/pub-dates&gt;&lt;/dates&gt;&lt;isbn&gt;2169-7574 (Print)&amp;#xD;2169-7574&lt;/isbn&gt;&lt;accession-num&gt;38260757&lt;/accession-num&gt;&lt;urls&gt;&lt;/urls&gt;&lt;custom2&gt;PMC10803042 this article.&lt;/custom2&gt;&lt;electronic-resource-num&gt;10.1097/gox.0000000000005526&lt;/electronic-resource-num&gt;&lt;remote-database-provider&gt;NLM&lt;/remote-database-provider&gt;&lt;language&gt;eng&lt;/language&gt;&lt;/record&gt;&lt;/Cite&gt;&lt;/EndNote&gt;</w:instrText>
      </w:r>
      <w:r w:rsidR="005E2356" w:rsidRPr="0011555A">
        <w:fldChar w:fldCharType="separate"/>
      </w:r>
      <w:r w:rsidR="00C31AA5" w:rsidRPr="0011555A">
        <w:rPr>
          <w:noProof/>
          <w:vertAlign w:val="superscript"/>
        </w:rPr>
        <w:t>[1]</w:t>
      </w:r>
      <w:r w:rsidR="005E2356" w:rsidRPr="0011555A">
        <w:fldChar w:fldCharType="end"/>
      </w:r>
      <w:r w:rsidRPr="005C1479">
        <w:t xml:space="preserve">. In a large series, </w:t>
      </w:r>
      <w:proofErr w:type="spellStart"/>
      <w:r w:rsidRPr="005C1479">
        <w:rPr>
          <w:b/>
          <w:bCs/>
        </w:rPr>
        <w:t>Serotte</w:t>
      </w:r>
      <w:proofErr w:type="spellEnd"/>
      <w:r w:rsidRPr="005C1479">
        <w:rPr>
          <w:b/>
          <w:bCs/>
        </w:rPr>
        <w:t xml:space="preserve"> et al. </w:t>
      </w:r>
      <w:r w:rsidR="00C41D99" w:rsidRPr="0011555A">
        <w:fldChar w:fldCharType="begin"/>
      </w:r>
      <w:r w:rsidR="00A845CE" w:rsidRPr="0011555A">
        <w:instrText xml:space="preserve"> ADDIN EN.CITE &lt;EndNote&gt;&lt;Cite&gt;&lt;Author&gt;Serotte&lt;/Author&gt;&lt;Year&gt;2024&lt;/Year&gt;&lt;RecNum&gt;81&lt;/RecNum&gt;&lt;DisplayText&gt;&lt;style face="superscript"&gt;[19]&lt;/style&gt;&lt;/DisplayText&gt;&lt;record&gt;&lt;rec-number&gt;81&lt;/rec-number&gt;&lt;foreign-keys&gt;&lt;key app="EN" db-id="w9sv5pfszaepw1e2wd952229e2er5etdrsdt" timestamp="1756396735"&gt;81&lt;/key&gt;&lt;/foreign-keys&gt;&lt;ref-type name="Journal Article"&gt;17&lt;/ref-type&gt;&lt;contributors&gt;&lt;authors&gt;&lt;author&gt;Serotte, J. C.&lt;/author&gt;&lt;author&gt;Chen, K.&lt;/author&gt;&lt;author&gt;Wolf, J.&lt;/author&gt;&lt;author&gt;Conti Mica, M.&lt;/author&gt;&lt;/authors&gt;&lt;/contributors&gt;&lt;auth-address&gt;Department of Orthopaedic Surgery, The University of Chicago Medical Center, Chicago, IL. Electronic address: jordan.serotte@uchicagomedicine.org.&amp;#xD;Pritzker School of Medicine, The University of Chicago, Chicago, IL.&amp;#xD;Department of Orthopaedic Surgery, The University of Chicago Medical Center, Chicago, IL.&lt;/auth-address&gt;&lt;titles&gt;&lt;title&gt;The Use of the Procedure Room for Wide-Awake Local Anesthesia, No Tourniquet Hand Surgery in &amp;quot;High-Risk&amp;quot; Patients&lt;/title&gt;&lt;secondary-title&gt;J Hand Surg Am&lt;/secondary-title&gt;&lt;/titles&gt;&lt;periodical&gt;&lt;full-title&gt;J Hand Surg Am&lt;/full-title&gt;&lt;/periodical&gt;&lt;edition&gt;2024/12/22&lt;/edition&gt;&lt;keywords&gt;&lt;keyword&gt;Hand surgery&lt;/keyword&gt;&lt;keyword&gt;Walant&lt;/keyword&gt;&lt;keyword&gt;procedure room&lt;/keyword&gt;&lt;keyword&gt;agency in the public, commercial, or not-for-profit sectors. All authors declare&lt;/keyword&gt;&lt;keyword&gt;that they have no conflicts of interest to disclose.&lt;/keyword&gt;&lt;/keywords&gt;&lt;dates&gt;&lt;year&gt;2024&lt;/year&gt;&lt;pub-dates&gt;&lt;date&gt;Dec 20&lt;/date&gt;&lt;/pub-dates&gt;&lt;/dates&gt;&lt;isbn&gt;0363-5023&lt;/isbn&gt;&lt;accession-num&gt;39707999&lt;/accession-num&gt;&lt;urls&gt;&lt;/urls&gt;&lt;electronic-resource-num&gt;10.1016/j.jhsa.2024.10.017&lt;/electronic-resource-num&gt;&lt;remote-database-provider&gt;NLM&lt;/remote-database-provider&gt;&lt;language&gt;eng&lt;/language&gt;&lt;/record&gt;&lt;/Cite&gt;&lt;/EndNote&gt;</w:instrText>
      </w:r>
      <w:r w:rsidR="00C41D99" w:rsidRPr="0011555A">
        <w:fldChar w:fldCharType="separate"/>
      </w:r>
      <w:r w:rsidR="00A845CE" w:rsidRPr="0011555A">
        <w:rPr>
          <w:noProof/>
          <w:vertAlign w:val="superscript"/>
        </w:rPr>
        <w:t>[19]</w:t>
      </w:r>
      <w:r w:rsidR="00C41D99" w:rsidRPr="0011555A">
        <w:fldChar w:fldCharType="end"/>
      </w:r>
      <w:r w:rsidR="00C41D99" w:rsidRPr="0011555A">
        <w:t xml:space="preserve"> </w:t>
      </w:r>
      <w:r w:rsidRPr="005C1479">
        <w:t xml:space="preserve">reported a low overall complication rate (2.7%) across 436 WALANT procedures and no increase in adverse events among higher-risk patients stratified by ASA/ASAPA. </w:t>
      </w:r>
    </w:p>
    <w:p w14:paraId="4FBCB87D" w14:textId="6772EA60" w:rsidR="005C1479" w:rsidRPr="0011555A" w:rsidRDefault="005C1479" w:rsidP="005C1479">
      <w:pPr>
        <w:pStyle w:val="P"/>
      </w:pPr>
      <w:r w:rsidRPr="005C1479">
        <w:t>Within our data, open surgery was consistently associated with higher pain, earlier analgesic demand, greater opioid consumption, and higher rates of tourniquet use and conversion to general anesthesia. These findings likely reflect longer duration, larger incisions, deeper soft-tissue dissection, periosteal manipulation, and handling of richly innervated structures in open techniques. Regression analyses identified open surgery as the strongest independent predictor of unfavorable pain-related outcomes and anesthetic supplementation, underscoring the need to tailor WALANT use and consider multimodal analgesia or adjunct techniques for more invasive open procedures.</w:t>
      </w:r>
    </w:p>
    <w:p w14:paraId="1BA64292" w14:textId="7A9DCC44" w:rsidR="00C31AA5" w:rsidRPr="005C1479" w:rsidRDefault="00686B07" w:rsidP="00C057EA">
      <w:pPr>
        <w:pStyle w:val="P"/>
      </w:pPr>
      <w:r w:rsidRPr="0011555A">
        <w:t>This</w:t>
      </w:r>
      <w:r w:rsidR="00C057EA" w:rsidRPr="0011555A">
        <w:t xml:space="preserve"> study </w:t>
      </w:r>
      <w:r w:rsidRPr="0011555A">
        <w:t>was</w:t>
      </w:r>
      <w:r w:rsidR="00C057EA" w:rsidRPr="0011555A">
        <w:t xml:space="preserve"> limited by its open-label, single-center design and small sample size, which restrict generalizability. The lack of a comparative group prevents direct assessment of WALANT versus traditional anesthesia methods. Additionally, the short 24-hour postoperative follow-up may overlook longer-term outcomes, while the inclusion of both open and non-open procedures could introduce variability unrelated to the anesthesia technique.</w:t>
      </w:r>
    </w:p>
    <w:p w14:paraId="2CB117C2" w14:textId="611F5ABB" w:rsidR="00DF534F" w:rsidRPr="0011555A" w:rsidRDefault="009402F1" w:rsidP="00ED1E3C">
      <w:pPr>
        <w:spacing w:before="240" w:after="0" w:line="240" w:lineRule="auto"/>
        <w:rPr>
          <w:rFonts w:asciiTheme="majorBidi" w:hAnsiTheme="majorBidi" w:cstheme="majorBidi"/>
          <w:b/>
          <w:bCs/>
          <w:sz w:val="24"/>
          <w:szCs w:val="24"/>
        </w:rPr>
      </w:pPr>
      <w:r w:rsidRPr="0011555A">
        <w:rPr>
          <w:rFonts w:asciiTheme="majorBidi" w:hAnsiTheme="majorBidi" w:cstheme="majorBidi"/>
          <w:b/>
          <w:bCs/>
          <w:sz w:val="24"/>
          <w:szCs w:val="24"/>
        </w:rPr>
        <w:t>Conclusion</w:t>
      </w:r>
      <w:r w:rsidR="00FE5E7D" w:rsidRPr="0011555A">
        <w:rPr>
          <w:rFonts w:asciiTheme="majorBidi" w:hAnsiTheme="majorBidi" w:cstheme="majorBidi"/>
          <w:b/>
          <w:bCs/>
          <w:sz w:val="24"/>
          <w:szCs w:val="24"/>
        </w:rPr>
        <w:t>:</w:t>
      </w:r>
    </w:p>
    <w:p w14:paraId="340B0523" w14:textId="7224BBCA" w:rsidR="00DE76C6" w:rsidRPr="0011555A" w:rsidRDefault="005B020B" w:rsidP="005B020B">
      <w:pPr>
        <w:pStyle w:val="P"/>
      </w:pPr>
      <w:r w:rsidRPr="0011555A">
        <w:t>WALANT is an effective and safe anesthetic technique for elective hand and wrist surgeries, providing rapid onset, acceptable analgesia, and low complication rates While it is especially advantageous for minimally invasive procedures, open surgeries remain associated with higher pain and opioid requirements. Hence, WALANT should be considered a first-line anesthetic technique for most elective hand and wrist surgeries, especially in outpatient settings, though caution is needed in open and prolonged procedures where supplemental analgesia may be warranted.</w:t>
      </w:r>
    </w:p>
    <w:p w14:paraId="2EBB331C" w14:textId="3B0B1AAC" w:rsidR="00804E8D" w:rsidRPr="0011555A" w:rsidRDefault="00804E8D" w:rsidP="00ED1E3C">
      <w:pPr>
        <w:spacing w:before="240" w:after="0" w:line="240" w:lineRule="auto"/>
        <w:jc w:val="lowKashida"/>
        <w:rPr>
          <w:rFonts w:asciiTheme="majorBidi" w:hAnsiTheme="majorBidi" w:cstheme="majorBidi"/>
          <w:b/>
          <w:sz w:val="24"/>
          <w:szCs w:val="24"/>
        </w:rPr>
      </w:pPr>
      <w:r w:rsidRPr="0011555A">
        <w:rPr>
          <w:rFonts w:asciiTheme="majorBidi" w:hAnsiTheme="majorBidi" w:cstheme="majorBidi"/>
          <w:b/>
          <w:sz w:val="24"/>
          <w:szCs w:val="24"/>
        </w:rPr>
        <w:t>Sources of funding</w:t>
      </w:r>
    </w:p>
    <w:p w14:paraId="5EA48A8B" w14:textId="339E791B" w:rsidR="00804E8D" w:rsidRDefault="00804E8D" w:rsidP="00ED1E3C">
      <w:pPr>
        <w:spacing w:before="240" w:after="0" w:line="240" w:lineRule="auto"/>
        <w:jc w:val="lowKashida"/>
        <w:rPr>
          <w:rFonts w:asciiTheme="majorBidi" w:hAnsiTheme="majorBidi" w:cstheme="majorBidi"/>
          <w:sz w:val="24"/>
          <w:szCs w:val="24"/>
        </w:rPr>
      </w:pPr>
      <w:r w:rsidRPr="0011555A">
        <w:rPr>
          <w:rFonts w:asciiTheme="majorBidi" w:hAnsiTheme="majorBidi" w:cstheme="majorBidi"/>
          <w:sz w:val="24"/>
          <w:szCs w:val="24"/>
        </w:rPr>
        <w:t xml:space="preserve">This research did not receive any specific grant from funding agencies in the public, commercial, or </w:t>
      </w:r>
      <w:proofErr w:type="gramStart"/>
      <w:r w:rsidRPr="0011555A">
        <w:rPr>
          <w:rFonts w:asciiTheme="majorBidi" w:hAnsiTheme="majorBidi" w:cstheme="majorBidi"/>
          <w:sz w:val="24"/>
          <w:szCs w:val="24"/>
        </w:rPr>
        <w:t>not-for</w:t>
      </w:r>
      <w:proofErr w:type="gramEnd"/>
      <w:r w:rsidRPr="0011555A">
        <w:rPr>
          <w:rFonts w:asciiTheme="majorBidi" w:hAnsiTheme="majorBidi" w:cstheme="majorBidi"/>
          <w:sz w:val="24"/>
          <w:szCs w:val="24"/>
        </w:rPr>
        <w:t>-profit sectors.</w:t>
      </w:r>
    </w:p>
    <w:p w14:paraId="6198D09B" w14:textId="77777777" w:rsidR="005C05A7" w:rsidRDefault="005C05A7" w:rsidP="00ED1E3C">
      <w:pPr>
        <w:spacing w:before="240" w:after="0" w:line="240" w:lineRule="auto"/>
        <w:jc w:val="lowKashida"/>
        <w:rPr>
          <w:rFonts w:asciiTheme="majorBidi" w:hAnsiTheme="majorBidi" w:cstheme="majorBidi"/>
          <w:sz w:val="24"/>
          <w:szCs w:val="24"/>
        </w:rPr>
      </w:pPr>
    </w:p>
    <w:p w14:paraId="7FA7B938" w14:textId="77777777" w:rsidR="009953D9" w:rsidRPr="0011555A" w:rsidRDefault="009953D9" w:rsidP="00ED1E3C">
      <w:pPr>
        <w:spacing w:before="240" w:after="0" w:line="240" w:lineRule="auto"/>
        <w:jc w:val="lowKashida"/>
        <w:rPr>
          <w:rFonts w:asciiTheme="majorBidi" w:hAnsiTheme="majorBidi" w:cstheme="majorBidi"/>
          <w:sz w:val="24"/>
          <w:szCs w:val="24"/>
        </w:rPr>
      </w:pPr>
    </w:p>
    <w:p w14:paraId="6963DA60" w14:textId="77777777" w:rsidR="00804E8D" w:rsidRPr="0011555A" w:rsidRDefault="00804E8D" w:rsidP="00ED1E3C">
      <w:pPr>
        <w:spacing w:before="240" w:after="0" w:line="240" w:lineRule="auto"/>
        <w:jc w:val="lowKashida"/>
        <w:rPr>
          <w:rFonts w:asciiTheme="majorBidi" w:hAnsiTheme="majorBidi" w:cstheme="majorBidi"/>
          <w:b/>
          <w:sz w:val="24"/>
          <w:szCs w:val="24"/>
        </w:rPr>
      </w:pPr>
      <w:r w:rsidRPr="0011555A">
        <w:rPr>
          <w:rFonts w:asciiTheme="majorBidi" w:hAnsiTheme="majorBidi" w:cstheme="majorBidi"/>
          <w:b/>
          <w:sz w:val="24"/>
          <w:szCs w:val="24"/>
        </w:rPr>
        <w:lastRenderedPageBreak/>
        <w:t>Author contribution</w:t>
      </w:r>
    </w:p>
    <w:p w14:paraId="36BD7396" w14:textId="1ED6CE13" w:rsidR="00804E8D" w:rsidRPr="0011555A" w:rsidRDefault="00F444B0" w:rsidP="00F444B0">
      <w:pPr>
        <w:spacing w:before="240" w:after="0" w:line="240" w:lineRule="auto"/>
        <w:rPr>
          <w:rFonts w:asciiTheme="majorBidi" w:hAnsiTheme="majorBidi" w:cstheme="majorBidi"/>
          <w:b/>
          <w:sz w:val="24"/>
          <w:szCs w:val="24"/>
        </w:rPr>
      </w:pPr>
      <w:r w:rsidRPr="0011555A">
        <w:rPr>
          <w:rFonts w:asciiTheme="majorBidi" w:hAnsiTheme="majorBidi" w:cstheme="majorBidi"/>
          <w:sz w:val="24"/>
          <w:szCs w:val="24"/>
        </w:rPr>
        <w:t>The authors contributed equally to the study.</w:t>
      </w:r>
    </w:p>
    <w:p w14:paraId="1D080BC0" w14:textId="77777777" w:rsidR="00804E8D" w:rsidRPr="0011555A" w:rsidRDefault="00804E8D" w:rsidP="00ED1E3C">
      <w:pPr>
        <w:spacing w:before="240" w:after="0" w:line="240" w:lineRule="auto"/>
        <w:jc w:val="lowKashida"/>
        <w:rPr>
          <w:rFonts w:asciiTheme="majorBidi" w:hAnsiTheme="majorBidi" w:cstheme="majorBidi"/>
          <w:b/>
          <w:sz w:val="24"/>
          <w:szCs w:val="24"/>
        </w:rPr>
      </w:pPr>
      <w:r w:rsidRPr="0011555A">
        <w:rPr>
          <w:rFonts w:asciiTheme="majorBidi" w:hAnsiTheme="majorBidi" w:cstheme="majorBidi"/>
          <w:b/>
          <w:sz w:val="24"/>
          <w:szCs w:val="24"/>
        </w:rPr>
        <w:t>Conflicts of interest</w:t>
      </w:r>
    </w:p>
    <w:p w14:paraId="58B77873" w14:textId="77777777" w:rsidR="00804E8D" w:rsidRPr="0011555A" w:rsidRDefault="00804E8D" w:rsidP="00ED1E3C">
      <w:pPr>
        <w:spacing w:before="240" w:after="0" w:line="240" w:lineRule="auto"/>
        <w:jc w:val="lowKashida"/>
        <w:rPr>
          <w:rFonts w:asciiTheme="majorBidi" w:hAnsiTheme="majorBidi" w:cstheme="majorBidi"/>
          <w:sz w:val="24"/>
          <w:szCs w:val="24"/>
        </w:rPr>
      </w:pPr>
      <w:r w:rsidRPr="0011555A">
        <w:rPr>
          <w:rFonts w:asciiTheme="majorBidi" w:hAnsiTheme="majorBidi" w:cstheme="majorBidi"/>
          <w:sz w:val="24"/>
          <w:szCs w:val="24"/>
        </w:rPr>
        <w:t>No conflicts of interest</w:t>
      </w:r>
    </w:p>
    <w:p w14:paraId="1194BA5B" w14:textId="181BBFDF" w:rsidR="009402F1" w:rsidRPr="007F3843" w:rsidRDefault="009402F1" w:rsidP="004A5871">
      <w:pPr>
        <w:spacing w:before="240" w:line="240" w:lineRule="auto"/>
        <w:rPr>
          <w:rFonts w:asciiTheme="majorBidi" w:hAnsiTheme="majorBidi" w:cstheme="majorBidi"/>
          <w:b/>
          <w:bCs/>
          <w:sz w:val="24"/>
          <w:szCs w:val="24"/>
        </w:rPr>
      </w:pPr>
      <w:r w:rsidRPr="007F3843">
        <w:rPr>
          <w:rFonts w:asciiTheme="majorBidi" w:hAnsiTheme="majorBidi" w:cstheme="majorBidi"/>
          <w:b/>
          <w:bCs/>
          <w:sz w:val="24"/>
          <w:szCs w:val="24"/>
        </w:rPr>
        <w:t>References</w:t>
      </w:r>
      <w:r w:rsidR="00FE5E7D" w:rsidRPr="007F3843">
        <w:rPr>
          <w:rFonts w:asciiTheme="majorBidi" w:hAnsiTheme="majorBidi" w:cstheme="majorBidi"/>
          <w:b/>
          <w:bCs/>
          <w:sz w:val="24"/>
          <w:szCs w:val="24"/>
        </w:rPr>
        <w:t>:</w:t>
      </w:r>
    </w:p>
    <w:p w14:paraId="2DD77D98" w14:textId="77777777" w:rsidR="00A845CE" w:rsidRPr="0011555A" w:rsidRDefault="000245C3" w:rsidP="003A066E">
      <w:pPr>
        <w:pStyle w:val="EndNoteBibliography"/>
        <w:spacing w:after="0"/>
        <w:jc w:val="both"/>
      </w:pPr>
      <w:r w:rsidRPr="0011555A">
        <w:rPr>
          <w:szCs w:val="24"/>
        </w:rPr>
        <w:fldChar w:fldCharType="begin"/>
      </w:r>
      <w:r w:rsidRPr="007F3843">
        <w:rPr>
          <w:szCs w:val="24"/>
        </w:rPr>
        <w:instrText xml:space="preserve"> ADDIN EN.REFLIST </w:instrText>
      </w:r>
      <w:r w:rsidRPr="0011555A">
        <w:rPr>
          <w:szCs w:val="24"/>
        </w:rPr>
        <w:fldChar w:fldCharType="separate"/>
      </w:r>
      <w:r w:rsidR="00A845CE" w:rsidRPr="0011555A">
        <w:t>1. Sawhney A, Thacoor A, Nagra R, Geoghegan L, Akhavani M. Wide Awake Local Anesthetic No Tourniquet in Hand and Wrist Surgery: Current Concepts, Indications, and Considerations. Plast Reconstr Surg Glob Open. 2024;12:e5526.</w:t>
      </w:r>
    </w:p>
    <w:p w14:paraId="537BED41" w14:textId="77777777" w:rsidR="00A845CE" w:rsidRPr="0011555A" w:rsidRDefault="00A845CE" w:rsidP="003A066E">
      <w:pPr>
        <w:pStyle w:val="EndNoteBibliography"/>
        <w:spacing w:after="0"/>
        <w:jc w:val="both"/>
      </w:pPr>
      <w:r w:rsidRPr="0011555A">
        <w:t>2. Degreef I, Lalonde DH. WALANT surgery of the hand: state of the art. EFORT Open Rev. 2024;9:349-56.</w:t>
      </w:r>
    </w:p>
    <w:p w14:paraId="671C34F4" w14:textId="77777777" w:rsidR="00A845CE" w:rsidRPr="0011555A" w:rsidRDefault="00A845CE" w:rsidP="003A066E">
      <w:pPr>
        <w:pStyle w:val="EndNoteBibliography"/>
        <w:spacing w:after="0"/>
        <w:jc w:val="both"/>
      </w:pPr>
      <w:r w:rsidRPr="0011555A">
        <w:t>3. Maliha SG, Cohen O, Jacoby A, Sharma S. A Cost and Efficiency Analysis of the WALANT Technique for the Management of Trigger Finger in a Procedure Room of a Major City Hospital. Plast Reconstr Surg Glob Open. 2019;7:e2509.</w:t>
      </w:r>
    </w:p>
    <w:p w14:paraId="6731E104" w14:textId="77777777" w:rsidR="00A845CE" w:rsidRPr="0011555A" w:rsidRDefault="00A845CE" w:rsidP="003A066E">
      <w:pPr>
        <w:pStyle w:val="EndNoteBibliography"/>
        <w:spacing w:after="0"/>
        <w:jc w:val="both"/>
      </w:pPr>
      <w:r w:rsidRPr="0011555A">
        <w:t>4. Koch O. How to Start WALANT Practice in South Africa: "Service With a Smile if You Are Willing to Wait Awhile.". J Hand Surg Glob Online. 2022;4:467-70.</w:t>
      </w:r>
    </w:p>
    <w:p w14:paraId="135AAE14" w14:textId="77777777" w:rsidR="00A845CE" w:rsidRPr="0011555A" w:rsidRDefault="00A845CE" w:rsidP="003A066E">
      <w:pPr>
        <w:pStyle w:val="EndNoteBibliography"/>
        <w:spacing w:after="0"/>
        <w:jc w:val="both"/>
      </w:pPr>
      <w:r w:rsidRPr="0011555A">
        <w:t>5. Ahmad AA, Lalonde DH. State-of-the-art review: The advantage and use of Wide Awake Local Anaesthesia No Tourniquet (WALANT) for nerve decompression surgery. Int Orthop. 2025;49:959-63.</w:t>
      </w:r>
    </w:p>
    <w:p w14:paraId="625D5702" w14:textId="77777777" w:rsidR="00A845CE" w:rsidRPr="0011555A" w:rsidRDefault="00A845CE" w:rsidP="003A066E">
      <w:pPr>
        <w:pStyle w:val="EndNoteBibliography"/>
        <w:spacing w:after="0"/>
        <w:jc w:val="both"/>
      </w:pPr>
      <w:r w:rsidRPr="0011555A">
        <w:t>6. Ahmad MR, Abdel-Aal MHM, Sakr HA. Evaluation of Wide-Awake Local Anesthesia No Tourniquet Technique for Extremity Surgeries. The Egyptian Journal of Hospital Medicine. 2023;91:4837-40.</w:t>
      </w:r>
    </w:p>
    <w:p w14:paraId="73FFBC15" w14:textId="77777777" w:rsidR="00A845CE" w:rsidRPr="0011555A" w:rsidRDefault="00A845CE" w:rsidP="003A066E">
      <w:pPr>
        <w:pStyle w:val="EndNoteBibliography"/>
        <w:spacing w:after="0"/>
        <w:jc w:val="both"/>
      </w:pPr>
      <w:r w:rsidRPr="0011555A">
        <w:t>7. Thabet MH, Eleowa SAE, Sholkamy KMAE. Safety and Efficiency of Wide-Awake Local Anaesthetic No Tourniquet (WALANT) in Hand Surgery. Al-Azhar International Medical Journal. 2023;4:111-7.</w:t>
      </w:r>
    </w:p>
    <w:p w14:paraId="779DF279" w14:textId="77777777" w:rsidR="00A845CE" w:rsidRPr="0011555A" w:rsidRDefault="00A845CE" w:rsidP="003A066E">
      <w:pPr>
        <w:pStyle w:val="EndNoteBibliography"/>
        <w:spacing w:after="0"/>
        <w:jc w:val="both"/>
      </w:pPr>
      <w:r w:rsidRPr="0011555A">
        <w:t>8. Abd Elhameed Abd Ellateef MA, Hassan KM, Ali AM, Sabry M. Assessment of WALANT Anaesthesia in Flexor Tendon Repair of the Hand. Minia Journal of Medical Research. 2023;34:205-13.</w:t>
      </w:r>
    </w:p>
    <w:p w14:paraId="3DF88569" w14:textId="77777777" w:rsidR="00A845CE" w:rsidRPr="0011555A" w:rsidRDefault="00A845CE" w:rsidP="003A066E">
      <w:pPr>
        <w:pStyle w:val="EndNoteBibliography"/>
        <w:spacing w:after="0"/>
        <w:jc w:val="both"/>
      </w:pPr>
      <w:r w:rsidRPr="0011555A">
        <w:t>9. Siu A, Wong RS, Ahmed Z, Talwar C, Nikkhah D. Patient satisfaction using wide-awake local anaesthesia no tourniquet (WALANT) in adults undergoing elective hand surgery: A systematic review and meta-analysis. J Plast Reconstr Aesthet Surg. 2024;99:475-85.</w:t>
      </w:r>
    </w:p>
    <w:p w14:paraId="585ADBEA" w14:textId="77777777" w:rsidR="00A845CE" w:rsidRPr="0011555A" w:rsidRDefault="00A845CE" w:rsidP="003A066E">
      <w:pPr>
        <w:pStyle w:val="EndNoteBibliography"/>
        <w:spacing w:after="0"/>
        <w:jc w:val="both"/>
      </w:pPr>
      <w:r w:rsidRPr="0011555A">
        <w:t>10. Seretis K, Boptsi A, Boptsi E, Lykoudis EG. The Efficacy of Wide-Awake Local Anesthesia No Tourniquet (WALANT) in Common Plastic Surgery Operations Performed on the Upper Limbs: A Case-Control Study. Life (Basel). 2023;13.</w:t>
      </w:r>
    </w:p>
    <w:p w14:paraId="1D475CDD" w14:textId="77777777" w:rsidR="00A845CE" w:rsidRPr="0011555A" w:rsidRDefault="00A845CE" w:rsidP="003A066E">
      <w:pPr>
        <w:pStyle w:val="EndNoteBibliography"/>
        <w:spacing w:after="0"/>
        <w:jc w:val="both"/>
      </w:pPr>
      <w:r w:rsidRPr="0011555A">
        <w:t>11. Lawand J, Hantouly A, Bouri F, Muneer M, Hagert E. Reporting Clinical Outcomes in Hand Surgery Randomized Controlled Trials: A Systematic Review Using Wide-Awake Local Anesthesia No Tourniquet Studies as a Model. J Hand Surg Glob Online. 2024;6:875-81.</w:t>
      </w:r>
    </w:p>
    <w:p w14:paraId="6BF1A4CD" w14:textId="77777777" w:rsidR="00A845CE" w:rsidRPr="0011555A" w:rsidRDefault="00A845CE" w:rsidP="003A066E">
      <w:pPr>
        <w:pStyle w:val="EndNoteBibliography"/>
        <w:spacing w:after="0"/>
        <w:jc w:val="both"/>
      </w:pPr>
      <w:r w:rsidRPr="0011555A">
        <w:t>12. Abdullah S, Tokiran MF, Ahmad AA, Soh EZF, Makpol S, Sapuan J. Safety of Lidocaine During Wide-Awake Local Anesthesia No Tourniquet for Distal Radius Plating. J Hand Surg Glob Online. 2023;5:196-200.</w:t>
      </w:r>
    </w:p>
    <w:p w14:paraId="0CE532BA" w14:textId="77777777" w:rsidR="00A845CE" w:rsidRPr="0011555A" w:rsidRDefault="00A845CE" w:rsidP="003A066E">
      <w:pPr>
        <w:pStyle w:val="EndNoteBibliography"/>
        <w:spacing w:after="0"/>
        <w:jc w:val="both"/>
      </w:pPr>
      <w:r w:rsidRPr="0011555A">
        <w:lastRenderedPageBreak/>
        <w:t>13. Ki Lee S, Gul Kim S, Sik Choy W. A randomized controlled trial of minor hand surgeries comparing wide awake local anesthesia no tourniquet and local anesthesia with tourniquet. Orthop Traumatol Surg Res. 2020;106:1645-51.</w:t>
      </w:r>
    </w:p>
    <w:p w14:paraId="2145D500" w14:textId="77777777" w:rsidR="00A845CE" w:rsidRPr="0011555A" w:rsidRDefault="00A845CE" w:rsidP="003A066E">
      <w:pPr>
        <w:pStyle w:val="EndNoteBibliography"/>
        <w:spacing w:after="0"/>
        <w:jc w:val="both"/>
      </w:pPr>
      <w:r w:rsidRPr="0011555A">
        <w:t>14. Mohammed AK, Lalonde DH. Wide Awake Tendon Transfers in Leprosy Patients in India. Hand Clin. 2019;35:67-84.</w:t>
      </w:r>
    </w:p>
    <w:p w14:paraId="182A9DA5" w14:textId="77777777" w:rsidR="00A845CE" w:rsidRPr="0011555A" w:rsidRDefault="00A845CE" w:rsidP="003A066E">
      <w:pPr>
        <w:pStyle w:val="EndNoteBibliography"/>
        <w:spacing w:after="0"/>
        <w:jc w:val="both"/>
      </w:pPr>
      <w:r w:rsidRPr="0011555A">
        <w:t>15. Müller CT, Christen T, Heidekruger PI, Lamouille J, Raffoul W, McKee D, et al. Wide-awake Anesthesia No Tourniquet Trapeziometacarpal Joint Prosthesis Implantation. Plast Reconstr Surg Glob Open. 2018;6:e1714.</w:t>
      </w:r>
    </w:p>
    <w:p w14:paraId="2FA2D996" w14:textId="77777777" w:rsidR="00A845CE" w:rsidRPr="0011555A" w:rsidRDefault="00A845CE" w:rsidP="003A066E">
      <w:pPr>
        <w:pStyle w:val="EndNoteBibliography"/>
        <w:spacing w:after="0"/>
        <w:jc w:val="both"/>
      </w:pPr>
      <w:r w:rsidRPr="0011555A">
        <w:t>16. Larsen LP, Hansen TB. Total trapeziometacarpal joint arthroplasty using wide awake local anaesthetic no tourniquet. J Hand Surg Eur Vol. 2021;46:125-30.</w:t>
      </w:r>
    </w:p>
    <w:p w14:paraId="766EEF00" w14:textId="77777777" w:rsidR="00A845CE" w:rsidRPr="0011555A" w:rsidRDefault="00A845CE" w:rsidP="003A066E">
      <w:pPr>
        <w:pStyle w:val="EndNoteBibliography"/>
        <w:spacing w:after="0"/>
        <w:jc w:val="both"/>
      </w:pPr>
      <w:r w:rsidRPr="0011555A">
        <w:t>17. Evangelista TMP, Pua JHC, Evangelista-Huber MTP. Wide-Awake Local Anesthesia No Tourniquet (WALANT) versus Local or Intravenous Regional Anesthesia with Tourniquet in Atraumatic Hand Cases in Orthopedics: A Systematic Review and Meta-Analysis. J Hand Surg Asian Pac Vol. 2019;24:469-76.</w:t>
      </w:r>
    </w:p>
    <w:p w14:paraId="459D6A78" w14:textId="77777777" w:rsidR="00A845CE" w:rsidRPr="0011555A" w:rsidRDefault="00A845CE" w:rsidP="003A066E">
      <w:pPr>
        <w:pStyle w:val="EndNoteBibliography"/>
        <w:spacing w:after="0"/>
        <w:jc w:val="both"/>
      </w:pPr>
      <w:r w:rsidRPr="0011555A">
        <w:t>18. Tulipan JE, Kim N, Abboudi J, Jones C, Liss F, Kirkpatrick W, et al. Open Carpal Tunnel Release Outcomes: Performed Wide Awake versus with Sedation. J Hand Microsurg. 2017;9:74-9.</w:t>
      </w:r>
    </w:p>
    <w:p w14:paraId="7C452BF6" w14:textId="77777777" w:rsidR="00A845CE" w:rsidRPr="0011555A" w:rsidRDefault="00A845CE" w:rsidP="003A066E">
      <w:pPr>
        <w:pStyle w:val="EndNoteBibliography"/>
        <w:jc w:val="both"/>
      </w:pPr>
      <w:r w:rsidRPr="0011555A">
        <w:t>19. Serotte JC, Chen K, Wolf J, Conti Mica M. The Use of the Procedure Room for Wide-Awake Local Anesthesia, No Tourniquet Hand Surgery in "High-Risk" Patients. J Hand Surg Am. 2024.</w:t>
      </w:r>
    </w:p>
    <w:p w14:paraId="7E7FC896" w14:textId="1491282F" w:rsidR="00795238" w:rsidRDefault="000245C3" w:rsidP="005C05A7">
      <w:pPr>
        <w:pStyle w:val="EndNoteBibliography"/>
        <w:jc w:val="both"/>
        <w:rPr>
          <w:szCs w:val="24"/>
        </w:rPr>
      </w:pPr>
      <w:r w:rsidRPr="0011555A">
        <w:rPr>
          <w:szCs w:val="24"/>
        </w:rPr>
        <w:fldChar w:fldCharType="end"/>
      </w:r>
    </w:p>
    <w:p w14:paraId="1FBF59CF" w14:textId="77777777" w:rsidR="00795238" w:rsidRDefault="00795238">
      <w:pPr>
        <w:rPr>
          <w:rFonts w:ascii="Times New Roman" w:hAnsi="Times New Roman" w:cs="Times New Roman"/>
          <w:noProof/>
          <w:sz w:val="24"/>
          <w:szCs w:val="24"/>
        </w:rPr>
      </w:pPr>
      <w:r>
        <w:rPr>
          <w:szCs w:val="24"/>
        </w:rPr>
        <w:br w:type="page"/>
      </w:r>
    </w:p>
    <w:p w14:paraId="4432CF54" w14:textId="77777777" w:rsidR="0042572C" w:rsidRPr="0011555A" w:rsidRDefault="0042572C" w:rsidP="0042572C">
      <w:pPr>
        <w:pStyle w:val="Caption"/>
        <w:rPr>
          <w:rFonts w:eastAsia="Aptos"/>
        </w:rPr>
      </w:pPr>
      <w:r w:rsidRPr="0011555A">
        <w:rPr>
          <w:rFonts w:eastAsia="Aptos"/>
        </w:rPr>
        <w:lastRenderedPageBreak/>
        <w:t>Table 1: General and procedural characteristics of the studied patients (n = 50).</w:t>
      </w:r>
    </w:p>
    <w:tbl>
      <w:tblPr>
        <w:tblW w:w="5000" w:type="pct"/>
        <w:tblBorders>
          <w:top w:val="single" w:sz="12" w:space="0" w:color="auto"/>
          <w:bottom w:val="single" w:sz="12" w:space="0" w:color="auto"/>
        </w:tblBorders>
        <w:tblLook w:val="04A0" w:firstRow="1" w:lastRow="0" w:firstColumn="1" w:lastColumn="0" w:noHBand="0" w:noVBand="1"/>
      </w:tblPr>
      <w:tblGrid>
        <w:gridCol w:w="4828"/>
        <w:gridCol w:w="2008"/>
        <w:gridCol w:w="1804"/>
      </w:tblGrid>
      <w:tr w:rsidR="0042572C" w:rsidRPr="0011555A" w14:paraId="4F602F95" w14:textId="77777777" w:rsidTr="00DE6595">
        <w:trPr>
          <w:trHeight w:val="310"/>
        </w:trPr>
        <w:tc>
          <w:tcPr>
            <w:tcW w:w="2794" w:type="pct"/>
            <w:tcBorders>
              <w:top w:val="single" w:sz="12" w:space="0" w:color="auto"/>
              <w:bottom w:val="single" w:sz="12" w:space="0" w:color="auto"/>
            </w:tcBorders>
            <w:noWrap/>
            <w:vAlign w:val="bottom"/>
            <w:hideMark/>
          </w:tcPr>
          <w:p w14:paraId="6C48A1A1"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General characteristics</w:t>
            </w:r>
          </w:p>
        </w:tc>
        <w:tc>
          <w:tcPr>
            <w:tcW w:w="1162" w:type="pct"/>
            <w:tcBorders>
              <w:top w:val="single" w:sz="12" w:space="0" w:color="auto"/>
              <w:bottom w:val="single" w:sz="12" w:space="0" w:color="auto"/>
            </w:tcBorders>
            <w:noWrap/>
            <w:vAlign w:val="bottom"/>
            <w:hideMark/>
          </w:tcPr>
          <w:p w14:paraId="396D8EB5"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p>
        </w:tc>
        <w:tc>
          <w:tcPr>
            <w:tcW w:w="1044" w:type="pct"/>
            <w:tcBorders>
              <w:top w:val="single" w:sz="12" w:space="0" w:color="auto"/>
              <w:bottom w:val="single" w:sz="12" w:space="0" w:color="auto"/>
            </w:tcBorders>
            <w:noWrap/>
            <w:vAlign w:val="bottom"/>
            <w:hideMark/>
          </w:tcPr>
          <w:p w14:paraId="3B087AEA" w14:textId="77777777" w:rsidR="0042572C" w:rsidRPr="0011555A" w:rsidRDefault="0042572C" w:rsidP="00DE6595">
            <w:pPr>
              <w:spacing w:after="0" w:line="240" w:lineRule="auto"/>
              <w:rPr>
                <w:rFonts w:asciiTheme="majorBidi" w:eastAsia="Times New Roman" w:hAnsiTheme="majorBidi" w:cstheme="majorBidi"/>
                <w:sz w:val="24"/>
                <w:szCs w:val="24"/>
              </w:rPr>
            </w:pPr>
          </w:p>
        </w:tc>
      </w:tr>
      <w:tr w:rsidR="0042572C" w:rsidRPr="0011555A" w14:paraId="70CC628B" w14:textId="77777777" w:rsidTr="00DE6595">
        <w:trPr>
          <w:trHeight w:val="310"/>
        </w:trPr>
        <w:tc>
          <w:tcPr>
            <w:tcW w:w="2794" w:type="pct"/>
            <w:tcBorders>
              <w:top w:val="single" w:sz="12" w:space="0" w:color="auto"/>
            </w:tcBorders>
            <w:noWrap/>
            <w:vAlign w:val="bottom"/>
            <w:hideMark/>
          </w:tcPr>
          <w:p w14:paraId="380E5965"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Age (years)</w:t>
            </w:r>
          </w:p>
        </w:tc>
        <w:tc>
          <w:tcPr>
            <w:tcW w:w="1162" w:type="pct"/>
            <w:tcBorders>
              <w:top w:val="single" w:sz="12" w:space="0" w:color="auto"/>
            </w:tcBorders>
            <w:noWrap/>
            <w:vAlign w:val="center"/>
            <w:hideMark/>
          </w:tcPr>
          <w:p w14:paraId="1988519C"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Median (range)</w:t>
            </w:r>
          </w:p>
        </w:tc>
        <w:tc>
          <w:tcPr>
            <w:tcW w:w="1044" w:type="pct"/>
            <w:tcBorders>
              <w:top w:val="single" w:sz="12" w:space="0" w:color="auto"/>
            </w:tcBorders>
            <w:noWrap/>
            <w:vAlign w:val="center"/>
            <w:hideMark/>
          </w:tcPr>
          <w:p w14:paraId="1DAF7FF4"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38 (18 - 66)</w:t>
            </w:r>
          </w:p>
        </w:tc>
      </w:tr>
      <w:tr w:rsidR="0042572C" w:rsidRPr="0011555A" w14:paraId="11678872" w14:textId="77777777" w:rsidTr="00DE6595">
        <w:trPr>
          <w:trHeight w:val="310"/>
        </w:trPr>
        <w:tc>
          <w:tcPr>
            <w:tcW w:w="2794" w:type="pct"/>
            <w:noWrap/>
            <w:vAlign w:val="bottom"/>
            <w:hideMark/>
          </w:tcPr>
          <w:p w14:paraId="6BED6375"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Sex</w:t>
            </w:r>
          </w:p>
        </w:tc>
        <w:tc>
          <w:tcPr>
            <w:tcW w:w="1162" w:type="pct"/>
            <w:noWrap/>
            <w:vAlign w:val="bottom"/>
            <w:hideMark/>
          </w:tcPr>
          <w:p w14:paraId="0D0D6E2D"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p>
        </w:tc>
        <w:tc>
          <w:tcPr>
            <w:tcW w:w="1044" w:type="pct"/>
            <w:noWrap/>
            <w:vAlign w:val="bottom"/>
            <w:hideMark/>
          </w:tcPr>
          <w:p w14:paraId="574872C3" w14:textId="77777777" w:rsidR="0042572C" w:rsidRPr="0011555A" w:rsidRDefault="0042572C" w:rsidP="00DE6595">
            <w:pPr>
              <w:spacing w:after="0" w:line="240" w:lineRule="auto"/>
              <w:rPr>
                <w:rFonts w:asciiTheme="majorBidi" w:eastAsia="Times New Roman" w:hAnsiTheme="majorBidi" w:cstheme="majorBidi"/>
                <w:sz w:val="24"/>
                <w:szCs w:val="24"/>
              </w:rPr>
            </w:pPr>
          </w:p>
        </w:tc>
      </w:tr>
      <w:tr w:rsidR="0042572C" w:rsidRPr="0011555A" w14:paraId="465F2FC2" w14:textId="77777777" w:rsidTr="00DE6595">
        <w:trPr>
          <w:trHeight w:val="310"/>
        </w:trPr>
        <w:tc>
          <w:tcPr>
            <w:tcW w:w="2794" w:type="pct"/>
            <w:noWrap/>
            <w:vAlign w:val="bottom"/>
            <w:hideMark/>
          </w:tcPr>
          <w:p w14:paraId="4BEA3C94"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Males</w:t>
            </w:r>
          </w:p>
        </w:tc>
        <w:tc>
          <w:tcPr>
            <w:tcW w:w="1162" w:type="pct"/>
            <w:noWrap/>
            <w:vAlign w:val="center"/>
            <w:hideMark/>
          </w:tcPr>
          <w:p w14:paraId="7422D853"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1044" w:type="pct"/>
            <w:noWrap/>
            <w:vAlign w:val="center"/>
            <w:hideMark/>
          </w:tcPr>
          <w:p w14:paraId="77D1CAD4"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23 (46)</w:t>
            </w:r>
          </w:p>
        </w:tc>
      </w:tr>
      <w:tr w:rsidR="0042572C" w:rsidRPr="0011555A" w14:paraId="16B713B0" w14:textId="77777777" w:rsidTr="00DE6595">
        <w:trPr>
          <w:trHeight w:val="310"/>
        </w:trPr>
        <w:tc>
          <w:tcPr>
            <w:tcW w:w="2794" w:type="pct"/>
            <w:noWrap/>
            <w:vAlign w:val="bottom"/>
            <w:hideMark/>
          </w:tcPr>
          <w:p w14:paraId="4CB81259"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Females</w:t>
            </w:r>
          </w:p>
        </w:tc>
        <w:tc>
          <w:tcPr>
            <w:tcW w:w="1162" w:type="pct"/>
            <w:noWrap/>
            <w:vAlign w:val="center"/>
            <w:hideMark/>
          </w:tcPr>
          <w:p w14:paraId="4CA4B740"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1044" w:type="pct"/>
            <w:noWrap/>
            <w:vAlign w:val="center"/>
            <w:hideMark/>
          </w:tcPr>
          <w:p w14:paraId="6616E0B3"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27 (54)</w:t>
            </w:r>
          </w:p>
        </w:tc>
      </w:tr>
      <w:tr w:rsidR="0042572C" w:rsidRPr="0011555A" w14:paraId="07DFB099" w14:textId="77777777" w:rsidTr="00DE6595">
        <w:trPr>
          <w:trHeight w:val="310"/>
        </w:trPr>
        <w:tc>
          <w:tcPr>
            <w:tcW w:w="2794" w:type="pct"/>
            <w:noWrap/>
            <w:vAlign w:val="bottom"/>
            <w:hideMark/>
          </w:tcPr>
          <w:p w14:paraId="087B068E"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ASA</w:t>
            </w:r>
          </w:p>
        </w:tc>
        <w:tc>
          <w:tcPr>
            <w:tcW w:w="1162" w:type="pct"/>
            <w:noWrap/>
            <w:vAlign w:val="bottom"/>
            <w:hideMark/>
          </w:tcPr>
          <w:p w14:paraId="72B7313A"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p>
        </w:tc>
        <w:tc>
          <w:tcPr>
            <w:tcW w:w="1044" w:type="pct"/>
            <w:noWrap/>
            <w:vAlign w:val="center"/>
            <w:hideMark/>
          </w:tcPr>
          <w:p w14:paraId="78E86E62" w14:textId="77777777" w:rsidR="0042572C" w:rsidRPr="0011555A" w:rsidRDefault="0042572C" w:rsidP="00DE6595">
            <w:pPr>
              <w:spacing w:after="0" w:line="240" w:lineRule="auto"/>
              <w:rPr>
                <w:rFonts w:asciiTheme="majorBidi" w:eastAsia="Times New Roman" w:hAnsiTheme="majorBidi" w:cstheme="majorBidi"/>
                <w:sz w:val="24"/>
                <w:szCs w:val="24"/>
              </w:rPr>
            </w:pPr>
          </w:p>
        </w:tc>
      </w:tr>
      <w:tr w:rsidR="0042572C" w:rsidRPr="0011555A" w14:paraId="38260337" w14:textId="77777777" w:rsidTr="00DE6595">
        <w:trPr>
          <w:trHeight w:val="310"/>
        </w:trPr>
        <w:tc>
          <w:tcPr>
            <w:tcW w:w="2794" w:type="pct"/>
            <w:noWrap/>
            <w:vAlign w:val="bottom"/>
            <w:hideMark/>
          </w:tcPr>
          <w:p w14:paraId="2B868EF6"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I</w:t>
            </w:r>
          </w:p>
        </w:tc>
        <w:tc>
          <w:tcPr>
            <w:tcW w:w="1162" w:type="pct"/>
            <w:noWrap/>
            <w:vAlign w:val="center"/>
            <w:hideMark/>
          </w:tcPr>
          <w:p w14:paraId="642741BE"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1044" w:type="pct"/>
            <w:noWrap/>
            <w:vAlign w:val="center"/>
            <w:hideMark/>
          </w:tcPr>
          <w:p w14:paraId="5111EFB6"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36 (72)</w:t>
            </w:r>
          </w:p>
        </w:tc>
      </w:tr>
      <w:tr w:rsidR="0042572C" w:rsidRPr="0011555A" w14:paraId="2B86CADE" w14:textId="77777777" w:rsidTr="00DE6595">
        <w:trPr>
          <w:trHeight w:val="310"/>
        </w:trPr>
        <w:tc>
          <w:tcPr>
            <w:tcW w:w="2794" w:type="pct"/>
            <w:noWrap/>
            <w:vAlign w:val="bottom"/>
            <w:hideMark/>
          </w:tcPr>
          <w:p w14:paraId="2556369D"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II</w:t>
            </w:r>
          </w:p>
        </w:tc>
        <w:tc>
          <w:tcPr>
            <w:tcW w:w="1162" w:type="pct"/>
            <w:noWrap/>
            <w:vAlign w:val="center"/>
            <w:hideMark/>
          </w:tcPr>
          <w:p w14:paraId="7779F282"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1044" w:type="pct"/>
            <w:noWrap/>
            <w:vAlign w:val="center"/>
            <w:hideMark/>
          </w:tcPr>
          <w:p w14:paraId="1C595E63"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4 (28)</w:t>
            </w:r>
          </w:p>
        </w:tc>
      </w:tr>
      <w:tr w:rsidR="0042572C" w:rsidRPr="0011555A" w14:paraId="1276C9E1" w14:textId="77777777" w:rsidTr="00DE6595">
        <w:trPr>
          <w:trHeight w:val="310"/>
        </w:trPr>
        <w:tc>
          <w:tcPr>
            <w:tcW w:w="2794" w:type="pct"/>
            <w:noWrap/>
            <w:vAlign w:val="bottom"/>
            <w:hideMark/>
          </w:tcPr>
          <w:p w14:paraId="6D216463"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BMI (kg/m²)</w:t>
            </w:r>
          </w:p>
        </w:tc>
        <w:tc>
          <w:tcPr>
            <w:tcW w:w="1162" w:type="pct"/>
            <w:noWrap/>
            <w:vAlign w:val="center"/>
            <w:hideMark/>
          </w:tcPr>
          <w:p w14:paraId="35151D95"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Mean ±SD</w:t>
            </w:r>
          </w:p>
        </w:tc>
        <w:tc>
          <w:tcPr>
            <w:tcW w:w="1044" w:type="pct"/>
            <w:noWrap/>
            <w:vAlign w:val="center"/>
            <w:hideMark/>
          </w:tcPr>
          <w:p w14:paraId="061C9B19"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31 ±6</w:t>
            </w:r>
          </w:p>
        </w:tc>
      </w:tr>
      <w:tr w:rsidR="0042572C" w:rsidRPr="0011555A" w14:paraId="3C463F67" w14:textId="77777777" w:rsidTr="00DE6595">
        <w:trPr>
          <w:trHeight w:val="310"/>
        </w:trPr>
        <w:tc>
          <w:tcPr>
            <w:tcW w:w="2794" w:type="pct"/>
            <w:noWrap/>
            <w:vAlign w:val="bottom"/>
            <w:hideMark/>
          </w:tcPr>
          <w:p w14:paraId="722B6E43"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Onset of block (min)</w:t>
            </w:r>
          </w:p>
        </w:tc>
        <w:tc>
          <w:tcPr>
            <w:tcW w:w="1162" w:type="pct"/>
            <w:noWrap/>
            <w:vAlign w:val="center"/>
            <w:hideMark/>
          </w:tcPr>
          <w:p w14:paraId="07320305"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Mean ±SD</w:t>
            </w:r>
          </w:p>
        </w:tc>
        <w:tc>
          <w:tcPr>
            <w:tcW w:w="1044" w:type="pct"/>
            <w:noWrap/>
            <w:vAlign w:val="center"/>
            <w:hideMark/>
          </w:tcPr>
          <w:p w14:paraId="24AA81E7"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4 ±1</w:t>
            </w:r>
          </w:p>
        </w:tc>
      </w:tr>
      <w:tr w:rsidR="0042572C" w:rsidRPr="0011555A" w14:paraId="6A09CAEA" w14:textId="77777777" w:rsidTr="00DE6595">
        <w:trPr>
          <w:trHeight w:val="310"/>
        </w:trPr>
        <w:tc>
          <w:tcPr>
            <w:tcW w:w="2794" w:type="pct"/>
            <w:noWrap/>
            <w:vAlign w:val="bottom"/>
            <w:hideMark/>
          </w:tcPr>
          <w:p w14:paraId="6DFB2D01"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Open procedure</w:t>
            </w:r>
          </w:p>
        </w:tc>
        <w:tc>
          <w:tcPr>
            <w:tcW w:w="1162" w:type="pct"/>
            <w:noWrap/>
            <w:vAlign w:val="center"/>
            <w:hideMark/>
          </w:tcPr>
          <w:p w14:paraId="57FA705B"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1044" w:type="pct"/>
            <w:noWrap/>
            <w:vAlign w:val="center"/>
            <w:hideMark/>
          </w:tcPr>
          <w:p w14:paraId="3DB5299A"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28 (56)</w:t>
            </w:r>
          </w:p>
        </w:tc>
      </w:tr>
      <w:tr w:rsidR="0042572C" w:rsidRPr="0011555A" w14:paraId="03CFEE0E" w14:textId="77777777" w:rsidTr="00DE6595">
        <w:trPr>
          <w:trHeight w:val="310"/>
        </w:trPr>
        <w:tc>
          <w:tcPr>
            <w:tcW w:w="2794" w:type="pct"/>
            <w:noWrap/>
            <w:vAlign w:val="bottom"/>
            <w:hideMark/>
          </w:tcPr>
          <w:p w14:paraId="14BA6846"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Side of surgery</w:t>
            </w:r>
          </w:p>
        </w:tc>
        <w:tc>
          <w:tcPr>
            <w:tcW w:w="1162" w:type="pct"/>
            <w:noWrap/>
            <w:vAlign w:val="center"/>
            <w:hideMark/>
          </w:tcPr>
          <w:p w14:paraId="4E3F032C"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p>
        </w:tc>
        <w:tc>
          <w:tcPr>
            <w:tcW w:w="1044" w:type="pct"/>
            <w:noWrap/>
            <w:vAlign w:val="center"/>
            <w:hideMark/>
          </w:tcPr>
          <w:p w14:paraId="62697C3C"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r>
      <w:tr w:rsidR="0042572C" w:rsidRPr="0011555A" w14:paraId="08D8AC11" w14:textId="77777777" w:rsidTr="00DE6595">
        <w:trPr>
          <w:trHeight w:val="310"/>
        </w:trPr>
        <w:tc>
          <w:tcPr>
            <w:tcW w:w="2794" w:type="pct"/>
            <w:noWrap/>
            <w:vAlign w:val="bottom"/>
            <w:hideMark/>
          </w:tcPr>
          <w:p w14:paraId="5AEC43E9"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Right</w:t>
            </w:r>
          </w:p>
        </w:tc>
        <w:tc>
          <w:tcPr>
            <w:tcW w:w="1162" w:type="pct"/>
            <w:noWrap/>
            <w:vAlign w:val="center"/>
            <w:hideMark/>
          </w:tcPr>
          <w:p w14:paraId="34F61DA8"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1044" w:type="pct"/>
            <w:noWrap/>
            <w:vAlign w:val="center"/>
            <w:hideMark/>
          </w:tcPr>
          <w:p w14:paraId="60DC91F7"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25 (50)</w:t>
            </w:r>
          </w:p>
        </w:tc>
      </w:tr>
      <w:tr w:rsidR="0042572C" w:rsidRPr="0011555A" w14:paraId="56F63BE8" w14:textId="77777777" w:rsidTr="00DE6595">
        <w:trPr>
          <w:trHeight w:val="310"/>
        </w:trPr>
        <w:tc>
          <w:tcPr>
            <w:tcW w:w="2794" w:type="pct"/>
            <w:noWrap/>
            <w:vAlign w:val="bottom"/>
            <w:hideMark/>
          </w:tcPr>
          <w:p w14:paraId="7B4DBAE6"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Left</w:t>
            </w:r>
          </w:p>
        </w:tc>
        <w:tc>
          <w:tcPr>
            <w:tcW w:w="1162" w:type="pct"/>
            <w:noWrap/>
            <w:vAlign w:val="center"/>
            <w:hideMark/>
          </w:tcPr>
          <w:p w14:paraId="700808A1"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1044" w:type="pct"/>
            <w:noWrap/>
            <w:vAlign w:val="center"/>
            <w:hideMark/>
          </w:tcPr>
          <w:p w14:paraId="7F400B16"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25 (50)</w:t>
            </w:r>
          </w:p>
        </w:tc>
      </w:tr>
      <w:tr w:rsidR="0042572C" w:rsidRPr="0011555A" w14:paraId="22098173" w14:textId="77777777" w:rsidTr="00DE6595">
        <w:trPr>
          <w:trHeight w:val="310"/>
        </w:trPr>
        <w:tc>
          <w:tcPr>
            <w:tcW w:w="2794" w:type="pct"/>
            <w:noWrap/>
            <w:vAlign w:val="bottom"/>
            <w:hideMark/>
          </w:tcPr>
          <w:p w14:paraId="3F65294B"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Surgery duration (min)</w:t>
            </w:r>
          </w:p>
        </w:tc>
        <w:tc>
          <w:tcPr>
            <w:tcW w:w="1162" w:type="pct"/>
            <w:noWrap/>
            <w:vAlign w:val="center"/>
            <w:hideMark/>
          </w:tcPr>
          <w:p w14:paraId="26EDFF4F"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Median (range)</w:t>
            </w:r>
          </w:p>
        </w:tc>
        <w:tc>
          <w:tcPr>
            <w:tcW w:w="1044" w:type="pct"/>
            <w:noWrap/>
            <w:vAlign w:val="center"/>
            <w:hideMark/>
          </w:tcPr>
          <w:p w14:paraId="1368441B"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45 (25 - 130)</w:t>
            </w:r>
          </w:p>
        </w:tc>
      </w:tr>
      <w:tr w:rsidR="0042572C" w:rsidRPr="0011555A" w14:paraId="01CCCD0A" w14:textId="77777777" w:rsidTr="00DE6595">
        <w:trPr>
          <w:trHeight w:val="310"/>
        </w:trPr>
        <w:tc>
          <w:tcPr>
            <w:tcW w:w="2794" w:type="pct"/>
            <w:noWrap/>
            <w:vAlign w:val="bottom"/>
            <w:hideMark/>
          </w:tcPr>
          <w:p w14:paraId="61B7D0BF"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Need for tourniquet</w:t>
            </w:r>
          </w:p>
        </w:tc>
        <w:tc>
          <w:tcPr>
            <w:tcW w:w="1162" w:type="pct"/>
            <w:noWrap/>
            <w:vAlign w:val="center"/>
            <w:hideMark/>
          </w:tcPr>
          <w:p w14:paraId="63D02386"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1044" w:type="pct"/>
            <w:noWrap/>
            <w:vAlign w:val="center"/>
            <w:hideMark/>
          </w:tcPr>
          <w:p w14:paraId="42EFBA59"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1 (22)</w:t>
            </w:r>
          </w:p>
        </w:tc>
      </w:tr>
      <w:tr w:rsidR="0042572C" w:rsidRPr="0011555A" w14:paraId="3AAAFD6C" w14:textId="77777777" w:rsidTr="00DE6595">
        <w:trPr>
          <w:trHeight w:val="310"/>
        </w:trPr>
        <w:tc>
          <w:tcPr>
            <w:tcW w:w="2794" w:type="pct"/>
            <w:tcBorders>
              <w:bottom w:val="single" w:sz="12" w:space="0" w:color="auto"/>
            </w:tcBorders>
            <w:noWrap/>
            <w:vAlign w:val="bottom"/>
            <w:hideMark/>
          </w:tcPr>
          <w:p w14:paraId="28E2B0E8"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Need for GA</w:t>
            </w:r>
          </w:p>
        </w:tc>
        <w:tc>
          <w:tcPr>
            <w:tcW w:w="1162" w:type="pct"/>
            <w:tcBorders>
              <w:bottom w:val="single" w:sz="12" w:space="0" w:color="auto"/>
            </w:tcBorders>
            <w:noWrap/>
            <w:vAlign w:val="center"/>
            <w:hideMark/>
          </w:tcPr>
          <w:p w14:paraId="1BA97792"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1044" w:type="pct"/>
            <w:tcBorders>
              <w:bottom w:val="single" w:sz="12" w:space="0" w:color="auto"/>
            </w:tcBorders>
            <w:noWrap/>
            <w:vAlign w:val="center"/>
            <w:hideMark/>
          </w:tcPr>
          <w:p w14:paraId="4F5CEADD"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9 (18)</w:t>
            </w:r>
          </w:p>
        </w:tc>
      </w:tr>
    </w:tbl>
    <w:p w14:paraId="4CC8E99B" w14:textId="77777777" w:rsidR="0042572C" w:rsidRPr="0011555A" w:rsidRDefault="0042572C" w:rsidP="0042572C">
      <w:pPr>
        <w:pStyle w:val="F-note"/>
        <w:rPr>
          <w:rFonts w:eastAsia="Aptos"/>
        </w:rPr>
      </w:pPr>
      <w:r w:rsidRPr="0011555A">
        <w:rPr>
          <w:rFonts w:eastAsia="Aptos"/>
        </w:rPr>
        <w:t>n: number, BMI: Body Mass Index, ASA: American Society of Anesthesiologists, min: minutes, SD: Standard Deviation, GA: General Anesthesia.</w:t>
      </w:r>
    </w:p>
    <w:p w14:paraId="52B6C330" w14:textId="77777777" w:rsidR="0042572C" w:rsidRPr="0011555A" w:rsidRDefault="0042572C" w:rsidP="0042572C">
      <w:pPr>
        <w:spacing w:line="278" w:lineRule="auto"/>
        <w:rPr>
          <w:rFonts w:asciiTheme="majorBidi" w:eastAsia="Aptos" w:hAnsiTheme="majorBidi" w:cstheme="majorBidi"/>
          <w:b/>
          <w:bCs/>
          <w:kern w:val="2"/>
          <w:sz w:val="24"/>
          <w:szCs w:val="24"/>
          <w14:ligatures w14:val="standardContextual"/>
        </w:rPr>
      </w:pPr>
      <w:r w:rsidRPr="0011555A">
        <w:rPr>
          <w:rFonts w:asciiTheme="majorBidi" w:eastAsia="Aptos" w:hAnsiTheme="majorBidi" w:cstheme="majorBidi"/>
          <w:b/>
          <w:bCs/>
          <w:kern w:val="2"/>
          <w:sz w:val="24"/>
          <w:szCs w:val="24"/>
          <w14:ligatures w14:val="standardContextual"/>
        </w:rPr>
        <w:br w:type="page"/>
      </w:r>
    </w:p>
    <w:p w14:paraId="486AE726" w14:textId="77777777" w:rsidR="0042572C" w:rsidRPr="0011555A" w:rsidRDefault="0042572C" w:rsidP="0042572C">
      <w:pPr>
        <w:keepNext/>
        <w:spacing w:after="0" w:line="240" w:lineRule="auto"/>
        <w:jc w:val="both"/>
        <w:rPr>
          <w:rFonts w:asciiTheme="majorBidi" w:eastAsia="Aptos" w:hAnsiTheme="majorBidi" w:cstheme="majorBidi"/>
          <w:b/>
          <w:bCs/>
          <w:kern w:val="2"/>
          <w:sz w:val="24"/>
          <w:szCs w:val="24"/>
          <w14:ligatures w14:val="standardContextual"/>
        </w:rPr>
      </w:pPr>
      <w:r w:rsidRPr="0011555A">
        <w:rPr>
          <w:rFonts w:asciiTheme="majorBidi" w:eastAsia="Aptos" w:hAnsiTheme="majorBidi" w:cstheme="majorBidi"/>
          <w:b/>
          <w:bCs/>
          <w:kern w:val="2"/>
          <w:sz w:val="24"/>
          <w:szCs w:val="24"/>
          <w14:ligatures w14:val="standardContextual"/>
        </w:rPr>
        <w:lastRenderedPageBreak/>
        <w:t>Table 2: Analgesia requirement, first analgesic request time, opioid requirements, postoperative complications, hospital length of stay, patients’ and surgeons’ satisfaction levels in the studied patients (n = 50).</w:t>
      </w:r>
    </w:p>
    <w:tbl>
      <w:tblPr>
        <w:tblW w:w="5144" w:type="pct"/>
        <w:tblBorders>
          <w:top w:val="single" w:sz="12" w:space="0" w:color="auto"/>
          <w:bottom w:val="single" w:sz="12" w:space="0" w:color="auto"/>
        </w:tblBorders>
        <w:tblLayout w:type="fixed"/>
        <w:tblLook w:val="04A0" w:firstRow="1" w:lastRow="0" w:firstColumn="1" w:lastColumn="0" w:noHBand="0" w:noVBand="1"/>
      </w:tblPr>
      <w:tblGrid>
        <w:gridCol w:w="4485"/>
        <w:gridCol w:w="2741"/>
        <w:gridCol w:w="1636"/>
        <w:gridCol w:w="27"/>
      </w:tblGrid>
      <w:tr w:rsidR="0042572C" w:rsidRPr="0011555A" w14:paraId="03D84AA7" w14:textId="77777777" w:rsidTr="00DE6595">
        <w:trPr>
          <w:gridAfter w:val="1"/>
          <w:wAfter w:w="15" w:type="pct"/>
          <w:trHeight w:val="310"/>
        </w:trPr>
        <w:tc>
          <w:tcPr>
            <w:tcW w:w="2523" w:type="pct"/>
            <w:tcBorders>
              <w:top w:val="single" w:sz="12" w:space="0" w:color="auto"/>
              <w:bottom w:val="single" w:sz="12" w:space="0" w:color="auto"/>
            </w:tcBorders>
            <w:noWrap/>
            <w:vAlign w:val="center"/>
          </w:tcPr>
          <w:p w14:paraId="4832670F"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Analgesia requirement &amp; morphine consumption</w:t>
            </w:r>
          </w:p>
        </w:tc>
        <w:tc>
          <w:tcPr>
            <w:tcW w:w="1542" w:type="pct"/>
            <w:tcBorders>
              <w:top w:val="single" w:sz="12" w:space="0" w:color="auto"/>
              <w:bottom w:val="single" w:sz="12" w:space="0" w:color="auto"/>
            </w:tcBorders>
            <w:noWrap/>
            <w:vAlign w:val="center"/>
          </w:tcPr>
          <w:p w14:paraId="50A88483"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c>
          <w:tcPr>
            <w:tcW w:w="920" w:type="pct"/>
            <w:tcBorders>
              <w:top w:val="single" w:sz="12" w:space="0" w:color="auto"/>
              <w:bottom w:val="single" w:sz="12" w:space="0" w:color="auto"/>
            </w:tcBorders>
            <w:noWrap/>
            <w:vAlign w:val="center"/>
          </w:tcPr>
          <w:p w14:paraId="6BF07C2A"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r>
      <w:tr w:rsidR="0042572C" w:rsidRPr="0011555A" w14:paraId="1B745403" w14:textId="77777777" w:rsidTr="00DE6595">
        <w:trPr>
          <w:gridAfter w:val="1"/>
          <w:wAfter w:w="15" w:type="pct"/>
          <w:trHeight w:val="310"/>
        </w:trPr>
        <w:tc>
          <w:tcPr>
            <w:tcW w:w="2523" w:type="pct"/>
            <w:tcBorders>
              <w:top w:val="single" w:sz="12" w:space="0" w:color="auto"/>
            </w:tcBorders>
            <w:noWrap/>
            <w:vAlign w:val="center"/>
          </w:tcPr>
          <w:p w14:paraId="1BB491A8"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Need for analgesia</w:t>
            </w:r>
          </w:p>
        </w:tc>
        <w:tc>
          <w:tcPr>
            <w:tcW w:w="1542" w:type="pct"/>
            <w:tcBorders>
              <w:top w:val="single" w:sz="12" w:space="0" w:color="auto"/>
            </w:tcBorders>
            <w:noWrap/>
            <w:vAlign w:val="center"/>
          </w:tcPr>
          <w:p w14:paraId="79449B37"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920" w:type="pct"/>
            <w:tcBorders>
              <w:top w:val="single" w:sz="12" w:space="0" w:color="auto"/>
            </w:tcBorders>
            <w:noWrap/>
            <w:vAlign w:val="center"/>
          </w:tcPr>
          <w:p w14:paraId="58038E3B"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37 (74)</w:t>
            </w:r>
          </w:p>
        </w:tc>
      </w:tr>
      <w:tr w:rsidR="0042572C" w:rsidRPr="0011555A" w14:paraId="557EAD94" w14:textId="77777777" w:rsidTr="00DE6595">
        <w:trPr>
          <w:gridAfter w:val="1"/>
          <w:wAfter w:w="15" w:type="pct"/>
          <w:trHeight w:val="310"/>
        </w:trPr>
        <w:tc>
          <w:tcPr>
            <w:tcW w:w="2523" w:type="pct"/>
            <w:noWrap/>
            <w:vAlign w:val="center"/>
            <w:hideMark/>
          </w:tcPr>
          <w:p w14:paraId="58C7C41D"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Time to 1</w:t>
            </w:r>
            <w:r w:rsidRPr="0011555A">
              <w:rPr>
                <w:rFonts w:asciiTheme="majorBidi" w:eastAsia="Times New Roman" w:hAnsiTheme="majorBidi" w:cstheme="majorBidi"/>
                <w:b/>
                <w:bCs/>
                <w:color w:val="000000"/>
                <w:sz w:val="24"/>
                <w:szCs w:val="24"/>
                <w:vertAlign w:val="superscript"/>
              </w:rPr>
              <w:t>st</w:t>
            </w:r>
            <w:r w:rsidRPr="0011555A">
              <w:rPr>
                <w:rFonts w:asciiTheme="majorBidi" w:eastAsia="Times New Roman" w:hAnsiTheme="majorBidi" w:cstheme="majorBidi"/>
                <w:b/>
                <w:bCs/>
                <w:color w:val="000000"/>
                <w:sz w:val="24"/>
                <w:szCs w:val="24"/>
              </w:rPr>
              <w:t xml:space="preserve"> analgesia (h)</w:t>
            </w:r>
          </w:p>
        </w:tc>
        <w:tc>
          <w:tcPr>
            <w:tcW w:w="1542" w:type="pct"/>
            <w:noWrap/>
            <w:vAlign w:val="center"/>
            <w:hideMark/>
          </w:tcPr>
          <w:p w14:paraId="02BB8240"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Median (range)</w:t>
            </w:r>
          </w:p>
        </w:tc>
        <w:tc>
          <w:tcPr>
            <w:tcW w:w="920" w:type="pct"/>
            <w:noWrap/>
            <w:vAlign w:val="center"/>
            <w:hideMark/>
          </w:tcPr>
          <w:p w14:paraId="6E80926F"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2.2 (0.5 - 5.5)</w:t>
            </w:r>
          </w:p>
        </w:tc>
      </w:tr>
      <w:tr w:rsidR="0042572C" w:rsidRPr="0011555A" w14:paraId="31DF2F12" w14:textId="77777777" w:rsidTr="00DE6595">
        <w:trPr>
          <w:gridAfter w:val="1"/>
          <w:wAfter w:w="15" w:type="pct"/>
          <w:trHeight w:val="310"/>
        </w:trPr>
        <w:tc>
          <w:tcPr>
            <w:tcW w:w="2523" w:type="pct"/>
            <w:noWrap/>
            <w:vAlign w:val="center"/>
            <w:hideMark/>
          </w:tcPr>
          <w:p w14:paraId="77D5DDE7"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24h-morphine consumption (mg/kg)</w:t>
            </w:r>
          </w:p>
        </w:tc>
        <w:tc>
          <w:tcPr>
            <w:tcW w:w="1542" w:type="pct"/>
            <w:noWrap/>
            <w:vAlign w:val="center"/>
            <w:hideMark/>
          </w:tcPr>
          <w:p w14:paraId="62AEF0A2"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Median (range)</w:t>
            </w:r>
          </w:p>
        </w:tc>
        <w:tc>
          <w:tcPr>
            <w:tcW w:w="920" w:type="pct"/>
            <w:noWrap/>
            <w:vAlign w:val="center"/>
            <w:hideMark/>
          </w:tcPr>
          <w:p w14:paraId="6C5271A8"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5.7 (0 - 14.9)</w:t>
            </w:r>
          </w:p>
        </w:tc>
      </w:tr>
      <w:tr w:rsidR="0042572C" w:rsidRPr="0011555A" w14:paraId="587C441B" w14:textId="77777777" w:rsidTr="00DE6595">
        <w:trPr>
          <w:gridAfter w:val="1"/>
          <w:wAfter w:w="15" w:type="pct"/>
          <w:trHeight w:val="310"/>
        </w:trPr>
        <w:tc>
          <w:tcPr>
            <w:tcW w:w="2523" w:type="pct"/>
            <w:noWrap/>
            <w:vAlign w:val="center"/>
            <w:hideMark/>
          </w:tcPr>
          <w:p w14:paraId="5A1D94E3"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Complications</w:t>
            </w:r>
          </w:p>
        </w:tc>
        <w:tc>
          <w:tcPr>
            <w:tcW w:w="1542" w:type="pct"/>
            <w:noWrap/>
            <w:vAlign w:val="center"/>
            <w:hideMark/>
          </w:tcPr>
          <w:p w14:paraId="3BE5B004"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c>
          <w:tcPr>
            <w:tcW w:w="920" w:type="pct"/>
            <w:noWrap/>
            <w:vAlign w:val="center"/>
            <w:hideMark/>
          </w:tcPr>
          <w:p w14:paraId="759E6457"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r>
      <w:tr w:rsidR="0042572C" w:rsidRPr="0011555A" w14:paraId="0F7A9E22" w14:textId="77777777" w:rsidTr="00DE6595">
        <w:trPr>
          <w:gridAfter w:val="1"/>
          <w:wAfter w:w="15" w:type="pct"/>
          <w:trHeight w:val="310"/>
        </w:trPr>
        <w:tc>
          <w:tcPr>
            <w:tcW w:w="2523" w:type="pct"/>
            <w:noWrap/>
            <w:vAlign w:val="center"/>
            <w:hideMark/>
          </w:tcPr>
          <w:p w14:paraId="324DAC3B"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Nausea</w:t>
            </w:r>
          </w:p>
        </w:tc>
        <w:tc>
          <w:tcPr>
            <w:tcW w:w="1542" w:type="pct"/>
            <w:noWrap/>
            <w:vAlign w:val="center"/>
            <w:hideMark/>
          </w:tcPr>
          <w:p w14:paraId="68D526E7"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920" w:type="pct"/>
            <w:noWrap/>
            <w:vAlign w:val="center"/>
            <w:hideMark/>
          </w:tcPr>
          <w:p w14:paraId="54425318"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3 (6)</w:t>
            </w:r>
          </w:p>
        </w:tc>
      </w:tr>
      <w:tr w:rsidR="0042572C" w:rsidRPr="0011555A" w14:paraId="0CED46B3" w14:textId="77777777" w:rsidTr="00DE6595">
        <w:trPr>
          <w:gridAfter w:val="1"/>
          <w:wAfter w:w="15" w:type="pct"/>
          <w:trHeight w:val="310"/>
        </w:trPr>
        <w:tc>
          <w:tcPr>
            <w:tcW w:w="2523" w:type="pct"/>
            <w:noWrap/>
            <w:vAlign w:val="center"/>
            <w:hideMark/>
          </w:tcPr>
          <w:p w14:paraId="6E112CBB"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Vomiting</w:t>
            </w:r>
          </w:p>
        </w:tc>
        <w:tc>
          <w:tcPr>
            <w:tcW w:w="1542" w:type="pct"/>
            <w:noWrap/>
            <w:vAlign w:val="center"/>
            <w:hideMark/>
          </w:tcPr>
          <w:p w14:paraId="23EDEC7C"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920" w:type="pct"/>
            <w:noWrap/>
            <w:vAlign w:val="center"/>
            <w:hideMark/>
          </w:tcPr>
          <w:p w14:paraId="79960FE9"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4 (8)</w:t>
            </w:r>
          </w:p>
        </w:tc>
      </w:tr>
      <w:tr w:rsidR="0042572C" w:rsidRPr="0011555A" w14:paraId="34F4E73F" w14:textId="77777777" w:rsidTr="00DE6595">
        <w:trPr>
          <w:gridAfter w:val="1"/>
          <w:wAfter w:w="15" w:type="pct"/>
          <w:trHeight w:val="310"/>
        </w:trPr>
        <w:tc>
          <w:tcPr>
            <w:tcW w:w="2523" w:type="pct"/>
            <w:tcBorders>
              <w:bottom w:val="nil"/>
            </w:tcBorders>
            <w:noWrap/>
            <w:vAlign w:val="center"/>
            <w:hideMark/>
          </w:tcPr>
          <w:p w14:paraId="05BDE79F"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Pruritis</w:t>
            </w:r>
          </w:p>
        </w:tc>
        <w:tc>
          <w:tcPr>
            <w:tcW w:w="1542" w:type="pct"/>
            <w:tcBorders>
              <w:bottom w:val="nil"/>
            </w:tcBorders>
            <w:noWrap/>
            <w:vAlign w:val="center"/>
            <w:hideMark/>
          </w:tcPr>
          <w:p w14:paraId="616B60C7"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920" w:type="pct"/>
            <w:tcBorders>
              <w:bottom w:val="nil"/>
            </w:tcBorders>
            <w:noWrap/>
            <w:vAlign w:val="center"/>
            <w:hideMark/>
          </w:tcPr>
          <w:p w14:paraId="6F6C9DF6"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 (0)</w:t>
            </w:r>
          </w:p>
        </w:tc>
      </w:tr>
      <w:tr w:rsidR="0042572C" w:rsidRPr="0011555A" w14:paraId="6BF0DC49" w14:textId="77777777" w:rsidTr="00DE6595">
        <w:trPr>
          <w:gridAfter w:val="1"/>
          <w:wAfter w:w="15" w:type="pct"/>
          <w:trHeight w:val="310"/>
        </w:trPr>
        <w:tc>
          <w:tcPr>
            <w:tcW w:w="2523" w:type="pct"/>
            <w:tcBorders>
              <w:top w:val="nil"/>
              <w:bottom w:val="nil"/>
            </w:tcBorders>
            <w:noWrap/>
            <w:vAlign w:val="center"/>
            <w:hideMark/>
          </w:tcPr>
          <w:p w14:paraId="32581F8C"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Hospital length of stay (h)</w:t>
            </w:r>
          </w:p>
        </w:tc>
        <w:tc>
          <w:tcPr>
            <w:tcW w:w="1542" w:type="pct"/>
            <w:tcBorders>
              <w:top w:val="nil"/>
              <w:bottom w:val="nil"/>
            </w:tcBorders>
            <w:noWrap/>
            <w:vAlign w:val="center"/>
            <w:hideMark/>
          </w:tcPr>
          <w:p w14:paraId="79BF1885"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Mean ±SD</w:t>
            </w:r>
          </w:p>
        </w:tc>
        <w:tc>
          <w:tcPr>
            <w:tcW w:w="920" w:type="pct"/>
            <w:tcBorders>
              <w:top w:val="nil"/>
              <w:bottom w:val="nil"/>
            </w:tcBorders>
            <w:noWrap/>
            <w:vAlign w:val="center"/>
            <w:hideMark/>
          </w:tcPr>
          <w:p w14:paraId="331C9E47"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5 ±1</w:t>
            </w:r>
          </w:p>
        </w:tc>
      </w:tr>
      <w:tr w:rsidR="0042572C" w:rsidRPr="0011555A" w14:paraId="1741E1CC" w14:textId="77777777" w:rsidTr="00DE6595">
        <w:trPr>
          <w:trHeight w:val="310"/>
        </w:trPr>
        <w:tc>
          <w:tcPr>
            <w:tcW w:w="2523" w:type="pct"/>
            <w:tcBorders>
              <w:top w:val="nil"/>
              <w:bottom w:val="nil"/>
            </w:tcBorders>
            <w:noWrap/>
            <w:vAlign w:val="bottom"/>
          </w:tcPr>
          <w:p w14:paraId="123FDC33"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Patients Satisfaction</w:t>
            </w:r>
          </w:p>
        </w:tc>
        <w:tc>
          <w:tcPr>
            <w:tcW w:w="1542" w:type="pct"/>
            <w:tcBorders>
              <w:top w:val="nil"/>
              <w:bottom w:val="nil"/>
            </w:tcBorders>
            <w:vAlign w:val="center"/>
          </w:tcPr>
          <w:p w14:paraId="36EF57C9"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p>
        </w:tc>
        <w:tc>
          <w:tcPr>
            <w:tcW w:w="935" w:type="pct"/>
            <w:gridSpan w:val="2"/>
            <w:tcBorders>
              <w:top w:val="nil"/>
              <w:bottom w:val="nil"/>
            </w:tcBorders>
            <w:noWrap/>
            <w:vAlign w:val="center"/>
          </w:tcPr>
          <w:p w14:paraId="170789E5"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p>
        </w:tc>
      </w:tr>
      <w:tr w:rsidR="0042572C" w:rsidRPr="0011555A" w14:paraId="7E5CA51E" w14:textId="77777777" w:rsidTr="00DE6595">
        <w:trPr>
          <w:trHeight w:val="310"/>
        </w:trPr>
        <w:tc>
          <w:tcPr>
            <w:tcW w:w="2523" w:type="pct"/>
            <w:tcBorders>
              <w:top w:val="nil"/>
            </w:tcBorders>
            <w:noWrap/>
            <w:vAlign w:val="bottom"/>
            <w:hideMark/>
          </w:tcPr>
          <w:p w14:paraId="55800D26"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Very satisfied</w:t>
            </w:r>
          </w:p>
        </w:tc>
        <w:tc>
          <w:tcPr>
            <w:tcW w:w="1542" w:type="pct"/>
            <w:tcBorders>
              <w:top w:val="nil"/>
            </w:tcBorders>
            <w:vAlign w:val="center"/>
          </w:tcPr>
          <w:p w14:paraId="2C8553EE"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935" w:type="pct"/>
            <w:gridSpan w:val="2"/>
            <w:tcBorders>
              <w:top w:val="nil"/>
            </w:tcBorders>
            <w:noWrap/>
            <w:vAlign w:val="center"/>
            <w:hideMark/>
          </w:tcPr>
          <w:p w14:paraId="11F1A53C"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8 (16)</w:t>
            </w:r>
          </w:p>
        </w:tc>
      </w:tr>
      <w:tr w:rsidR="0042572C" w:rsidRPr="0011555A" w14:paraId="06DEEBDF" w14:textId="77777777" w:rsidTr="00DE6595">
        <w:trPr>
          <w:trHeight w:val="310"/>
        </w:trPr>
        <w:tc>
          <w:tcPr>
            <w:tcW w:w="2523" w:type="pct"/>
            <w:noWrap/>
            <w:vAlign w:val="bottom"/>
            <w:hideMark/>
          </w:tcPr>
          <w:p w14:paraId="43376430"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Satisfied</w:t>
            </w:r>
          </w:p>
        </w:tc>
        <w:tc>
          <w:tcPr>
            <w:tcW w:w="1542" w:type="pct"/>
            <w:vAlign w:val="center"/>
          </w:tcPr>
          <w:p w14:paraId="3F0B5BAE"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935" w:type="pct"/>
            <w:gridSpan w:val="2"/>
            <w:noWrap/>
            <w:vAlign w:val="center"/>
            <w:hideMark/>
          </w:tcPr>
          <w:p w14:paraId="31C8FEAC"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21 (42)</w:t>
            </w:r>
          </w:p>
        </w:tc>
      </w:tr>
      <w:tr w:rsidR="0042572C" w:rsidRPr="0011555A" w14:paraId="1157FEC5" w14:textId="77777777" w:rsidTr="00DE6595">
        <w:trPr>
          <w:trHeight w:val="310"/>
        </w:trPr>
        <w:tc>
          <w:tcPr>
            <w:tcW w:w="2523" w:type="pct"/>
            <w:noWrap/>
            <w:vAlign w:val="bottom"/>
            <w:hideMark/>
          </w:tcPr>
          <w:p w14:paraId="310B8641"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eutral</w:t>
            </w:r>
          </w:p>
        </w:tc>
        <w:tc>
          <w:tcPr>
            <w:tcW w:w="1542" w:type="pct"/>
            <w:vAlign w:val="center"/>
          </w:tcPr>
          <w:p w14:paraId="222A46F4"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935" w:type="pct"/>
            <w:gridSpan w:val="2"/>
            <w:noWrap/>
            <w:vAlign w:val="center"/>
            <w:hideMark/>
          </w:tcPr>
          <w:p w14:paraId="4AF0C23A"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1 (22)</w:t>
            </w:r>
          </w:p>
        </w:tc>
      </w:tr>
      <w:tr w:rsidR="0042572C" w:rsidRPr="0011555A" w14:paraId="7D47F388" w14:textId="77777777" w:rsidTr="00DE6595">
        <w:trPr>
          <w:trHeight w:val="310"/>
        </w:trPr>
        <w:tc>
          <w:tcPr>
            <w:tcW w:w="2523" w:type="pct"/>
            <w:noWrap/>
            <w:vAlign w:val="bottom"/>
            <w:hideMark/>
          </w:tcPr>
          <w:p w14:paraId="77D57AEB"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Dissatisfied</w:t>
            </w:r>
          </w:p>
        </w:tc>
        <w:tc>
          <w:tcPr>
            <w:tcW w:w="1542" w:type="pct"/>
            <w:vAlign w:val="center"/>
          </w:tcPr>
          <w:p w14:paraId="53D981C8"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935" w:type="pct"/>
            <w:gridSpan w:val="2"/>
            <w:noWrap/>
            <w:vAlign w:val="center"/>
            <w:hideMark/>
          </w:tcPr>
          <w:p w14:paraId="5A54AB99"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5 (10)</w:t>
            </w:r>
          </w:p>
        </w:tc>
      </w:tr>
      <w:tr w:rsidR="0042572C" w:rsidRPr="0011555A" w14:paraId="6F768455" w14:textId="77777777" w:rsidTr="00DE6595">
        <w:trPr>
          <w:trHeight w:val="310"/>
        </w:trPr>
        <w:tc>
          <w:tcPr>
            <w:tcW w:w="2523" w:type="pct"/>
            <w:noWrap/>
            <w:vAlign w:val="bottom"/>
            <w:hideMark/>
          </w:tcPr>
          <w:p w14:paraId="4C569846"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Very dissatisfied</w:t>
            </w:r>
          </w:p>
        </w:tc>
        <w:tc>
          <w:tcPr>
            <w:tcW w:w="1542" w:type="pct"/>
            <w:vAlign w:val="center"/>
          </w:tcPr>
          <w:p w14:paraId="311C969D"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935" w:type="pct"/>
            <w:gridSpan w:val="2"/>
            <w:noWrap/>
            <w:vAlign w:val="center"/>
            <w:hideMark/>
          </w:tcPr>
          <w:p w14:paraId="30CACF11"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5 (10)</w:t>
            </w:r>
          </w:p>
        </w:tc>
      </w:tr>
      <w:tr w:rsidR="0042572C" w:rsidRPr="0011555A" w14:paraId="115C78E8" w14:textId="77777777" w:rsidTr="00DE6595">
        <w:trPr>
          <w:trHeight w:val="310"/>
        </w:trPr>
        <w:tc>
          <w:tcPr>
            <w:tcW w:w="2523" w:type="pct"/>
            <w:noWrap/>
            <w:vAlign w:val="bottom"/>
          </w:tcPr>
          <w:p w14:paraId="30BFA3D2"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Surgeons Satisfaction</w:t>
            </w:r>
          </w:p>
        </w:tc>
        <w:tc>
          <w:tcPr>
            <w:tcW w:w="1542" w:type="pct"/>
            <w:vAlign w:val="center"/>
          </w:tcPr>
          <w:p w14:paraId="42FC7B57"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c>
          <w:tcPr>
            <w:tcW w:w="935" w:type="pct"/>
            <w:gridSpan w:val="2"/>
            <w:noWrap/>
            <w:vAlign w:val="center"/>
          </w:tcPr>
          <w:p w14:paraId="6B14A074"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r>
      <w:tr w:rsidR="0042572C" w:rsidRPr="0011555A" w14:paraId="7C6E7053" w14:textId="77777777" w:rsidTr="00DE6595">
        <w:trPr>
          <w:trHeight w:val="310"/>
        </w:trPr>
        <w:tc>
          <w:tcPr>
            <w:tcW w:w="2523" w:type="pct"/>
            <w:noWrap/>
            <w:vAlign w:val="bottom"/>
          </w:tcPr>
          <w:p w14:paraId="23970C03"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color w:val="000000"/>
                <w:sz w:val="24"/>
                <w:szCs w:val="24"/>
              </w:rPr>
              <w:t>Very satisfied</w:t>
            </w:r>
          </w:p>
        </w:tc>
        <w:tc>
          <w:tcPr>
            <w:tcW w:w="1542" w:type="pct"/>
            <w:vAlign w:val="center"/>
          </w:tcPr>
          <w:p w14:paraId="74B49D9D"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935" w:type="pct"/>
            <w:gridSpan w:val="2"/>
            <w:noWrap/>
            <w:vAlign w:val="center"/>
          </w:tcPr>
          <w:p w14:paraId="500F77A9"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8 (36)</w:t>
            </w:r>
          </w:p>
        </w:tc>
      </w:tr>
      <w:tr w:rsidR="0042572C" w:rsidRPr="0011555A" w14:paraId="104F3B52" w14:textId="77777777" w:rsidTr="00DE6595">
        <w:trPr>
          <w:trHeight w:val="310"/>
        </w:trPr>
        <w:tc>
          <w:tcPr>
            <w:tcW w:w="2523" w:type="pct"/>
            <w:noWrap/>
            <w:vAlign w:val="bottom"/>
          </w:tcPr>
          <w:p w14:paraId="33D80981"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color w:val="000000"/>
                <w:sz w:val="24"/>
                <w:szCs w:val="24"/>
              </w:rPr>
              <w:t>Satisfied</w:t>
            </w:r>
          </w:p>
        </w:tc>
        <w:tc>
          <w:tcPr>
            <w:tcW w:w="1542" w:type="pct"/>
            <w:vAlign w:val="center"/>
          </w:tcPr>
          <w:p w14:paraId="01F15C54"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935" w:type="pct"/>
            <w:gridSpan w:val="2"/>
            <w:noWrap/>
            <w:vAlign w:val="center"/>
          </w:tcPr>
          <w:p w14:paraId="236FBA6A"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6 (32)</w:t>
            </w:r>
          </w:p>
        </w:tc>
      </w:tr>
      <w:tr w:rsidR="0042572C" w:rsidRPr="0011555A" w14:paraId="0A2792F6" w14:textId="77777777" w:rsidTr="00DE6595">
        <w:trPr>
          <w:trHeight w:val="310"/>
        </w:trPr>
        <w:tc>
          <w:tcPr>
            <w:tcW w:w="2523" w:type="pct"/>
            <w:noWrap/>
            <w:vAlign w:val="bottom"/>
          </w:tcPr>
          <w:p w14:paraId="4AA375DB"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color w:val="000000"/>
                <w:sz w:val="24"/>
                <w:szCs w:val="24"/>
              </w:rPr>
              <w:t>Neutral</w:t>
            </w:r>
          </w:p>
        </w:tc>
        <w:tc>
          <w:tcPr>
            <w:tcW w:w="1542" w:type="pct"/>
            <w:vAlign w:val="center"/>
          </w:tcPr>
          <w:p w14:paraId="7BED2DD1"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935" w:type="pct"/>
            <w:gridSpan w:val="2"/>
            <w:noWrap/>
            <w:vAlign w:val="center"/>
          </w:tcPr>
          <w:p w14:paraId="5503B445"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1 (22)</w:t>
            </w:r>
          </w:p>
        </w:tc>
      </w:tr>
      <w:tr w:rsidR="0042572C" w:rsidRPr="0011555A" w14:paraId="7C3858A8" w14:textId="77777777" w:rsidTr="00DE6595">
        <w:trPr>
          <w:trHeight w:val="310"/>
        </w:trPr>
        <w:tc>
          <w:tcPr>
            <w:tcW w:w="2523" w:type="pct"/>
            <w:noWrap/>
            <w:vAlign w:val="bottom"/>
          </w:tcPr>
          <w:p w14:paraId="2B3D9D51"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color w:val="000000"/>
                <w:sz w:val="24"/>
                <w:szCs w:val="24"/>
              </w:rPr>
              <w:t>Dissatisfied</w:t>
            </w:r>
          </w:p>
        </w:tc>
        <w:tc>
          <w:tcPr>
            <w:tcW w:w="1542" w:type="pct"/>
            <w:vAlign w:val="center"/>
          </w:tcPr>
          <w:p w14:paraId="75C8FDDF"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935" w:type="pct"/>
            <w:gridSpan w:val="2"/>
            <w:noWrap/>
            <w:vAlign w:val="center"/>
          </w:tcPr>
          <w:p w14:paraId="3AC03EDC"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4 (8)</w:t>
            </w:r>
          </w:p>
        </w:tc>
      </w:tr>
      <w:tr w:rsidR="0042572C" w:rsidRPr="0011555A" w14:paraId="039A5643" w14:textId="77777777" w:rsidTr="00DE6595">
        <w:trPr>
          <w:trHeight w:val="310"/>
        </w:trPr>
        <w:tc>
          <w:tcPr>
            <w:tcW w:w="2523" w:type="pct"/>
            <w:noWrap/>
            <w:vAlign w:val="bottom"/>
          </w:tcPr>
          <w:p w14:paraId="18AE23F6"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color w:val="000000"/>
                <w:sz w:val="24"/>
                <w:szCs w:val="24"/>
              </w:rPr>
              <w:t>Very dissatisfied</w:t>
            </w:r>
          </w:p>
        </w:tc>
        <w:tc>
          <w:tcPr>
            <w:tcW w:w="1542" w:type="pct"/>
            <w:vAlign w:val="center"/>
          </w:tcPr>
          <w:p w14:paraId="6BA662D1"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935" w:type="pct"/>
            <w:gridSpan w:val="2"/>
            <w:noWrap/>
            <w:vAlign w:val="center"/>
          </w:tcPr>
          <w:p w14:paraId="6929CC95"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 (2)</w:t>
            </w:r>
          </w:p>
        </w:tc>
      </w:tr>
    </w:tbl>
    <w:p w14:paraId="52EBEB8E" w14:textId="77777777" w:rsidR="0042572C" w:rsidRPr="0011555A" w:rsidRDefault="0042572C" w:rsidP="0042572C">
      <w:pPr>
        <w:pStyle w:val="F-note"/>
        <w:rPr>
          <w:rFonts w:eastAsia="Aptos"/>
        </w:rPr>
      </w:pPr>
      <w:r w:rsidRPr="0011555A">
        <w:rPr>
          <w:rFonts w:eastAsia="Aptos"/>
        </w:rPr>
        <w:t>n: number, SD: Standard Deviation, h: hours, mg: milligrams, kg: kilograms.</w:t>
      </w:r>
    </w:p>
    <w:p w14:paraId="3FB88EA9" w14:textId="77777777" w:rsidR="0042572C" w:rsidRPr="0011555A" w:rsidRDefault="0042572C" w:rsidP="0042572C">
      <w:pPr>
        <w:spacing w:line="278" w:lineRule="auto"/>
        <w:rPr>
          <w:rFonts w:asciiTheme="majorBidi" w:eastAsia="Aptos" w:hAnsiTheme="majorBidi" w:cstheme="majorBidi"/>
          <w:b/>
          <w:bCs/>
          <w:kern w:val="2"/>
          <w:sz w:val="24"/>
          <w:szCs w:val="24"/>
          <w14:ligatures w14:val="standardContextual"/>
        </w:rPr>
      </w:pPr>
      <w:r w:rsidRPr="0011555A">
        <w:rPr>
          <w:rFonts w:asciiTheme="majorBidi" w:eastAsia="Aptos" w:hAnsiTheme="majorBidi" w:cstheme="majorBidi"/>
          <w:b/>
          <w:bCs/>
          <w:kern w:val="2"/>
          <w:sz w:val="24"/>
          <w:szCs w:val="24"/>
          <w14:ligatures w14:val="standardContextual"/>
        </w:rPr>
        <w:br w:type="page"/>
      </w:r>
    </w:p>
    <w:p w14:paraId="2645CEB3" w14:textId="77777777" w:rsidR="0042572C" w:rsidRPr="0011555A" w:rsidRDefault="0042572C" w:rsidP="0042572C">
      <w:pPr>
        <w:pStyle w:val="Caption"/>
        <w:rPr>
          <w:rFonts w:eastAsia="Aptos"/>
        </w:rPr>
      </w:pPr>
      <w:r w:rsidRPr="0011555A">
        <w:rPr>
          <w:rFonts w:eastAsia="Aptos"/>
        </w:rPr>
        <w:lastRenderedPageBreak/>
        <w:t>Table 3: General and procedure characteristics of the studied groups.</w:t>
      </w:r>
    </w:p>
    <w:tbl>
      <w:tblPr>
        <w:tblW w:w="9473" w:type="dxa"/>
        <w:tblBorders>
          <w:top w:val="single" w:sz="12" w:space="0" w:color="auto"/>
          <w:bottom w:val="single" w:sz="12" w:space="0" w:color="auto"/>
        </w:tblBorders>
        <w:tblLook w:val="04A0" w:firstRow="1" w:lastRow="0" w:firstColumn="1" w:lastColumn="0" w:noHBand="0" w:noVBand="1"/>
      </w:tblPr>
      <w:tblGrid>
        <w:gridCol w:w="3119"/>
        <w:gridCol w:w="1843"/>
        <w:gridCol w:w="2084"/>
        <w:gridCol w:w="1414"/>
        <w:gridCol w:w="1013"/>
      </w:tblGrid>
      <w:tr w:rsidR="0042572C" w:rsidRPr="0011555A" w14:paraId="3B37C03D" w14:textId="77777777" w:rsidTr="00DE6595">
        <w:trPr>
          <w:trHeight w:val="310"/>
        </w:trPr>
        <w:tc>
          <w:tcPr>
            <w:tcW w:w="3119" w:type="dxa"/>
            <w:noWrap/>
            <w:vAlign w:val="bottom"/>
            <w:hideMark/>
          </w:tcPr>
          <w:p w14:paraId="5F1772AE" w14:textId="77777777" w:rsidR="0042572C" w:rsidRPr="0011555A" w:rsidRDefault="0042572C" w:rsidP="00DE6595">
            <w:pPr>
              <w:spacing w:after="0" w:line="240" w:lineRule="auto"/>
              <w:rPr>
                <w:rFonts w:asciiTheme="majorBidi" w:eastAsia="Times New Roman" w:hAnsiTheme="majorBidi" w:cstheme="majorBidi"/>
                <w:sz w:val="24"/>
                <w:szCs w:val="24"/>
              </w:rPr>
            </w:pPr>
          </w:p>
        </w:tc>
        <w:tc>
          <w:tcPr>
            <w:tcW w:w="1843" w:type="dxa"/>
            <w:noWrap/>
            <w:vAlign w:val="center"/>
            <w:hideMark/>
          </w:tcPr>
          <w:p w14:paraId="21976C42" w14:textId="77777777" w:rsidR="0042572C" w:rsidRPr="0011555A" w:rsidRDefault="0042572C" w:rsidP="00DE6595">
            <w:pPr>
              <w:spacing w:after="0" w:line="240" w:lineRule="auto"/>
              <w:jc w:val="center"/>
              <w:rPr>
                <w:rFonts w:asciiTheme="majorBidi" w:eastAsia="Times New Roman" w:hAnsiTheme="majorBidi" w:cstheme="majorBidi"/>
                <w:sz w:val="24"/>
                <w:szCs w:val="24"/>
              </w:rPr>
            </w:pPr>
          </w:p>
        </w:tc>
        <w:tc>
          <w:tcPr>
            <w:tcW w:w="3498" w:type="dxa"/>
            <w:gridSpan w:val="2"/>
            <w:tcBorders>
              <w:top w:val="single" w:sz="12" w:space="0" w:color="auto"/>
              <w:bottom w:val="single" w:sz="12" w:space="0" w:color="auto"/>
            </w:tcBorders>
            <w:noWrap/>
            <w:vAlign w:val="center"/>
            <w:hideMark/>
          </w:tcPr>
          <w:p w14:paraId="4920DACC"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Open procedure</w:t>
            </w:r>
          </w:p>
        </w:tc>
        <w:tc>
          <w:tcPr>
            <w:tcW w:w="1013" w:type="dxa"/>
            <w:noWrap/>
            <w:vAlign w:val="center"/>
            <w:hideMark/>
          </w:tcPr>
          <w:p w14:paraId="0C768E24"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p>
        </w:tc>
      </w:tr>
      <w:tr w:rsidR="0042572C" w:rsidRPr="0011555A" w14:paraId="00FD9892" w14:textId="77777777" w:rsidTr="00DE6595">
        <w:trPr>
          <w:trHeight w:val="310"/>
        </w:trPr>
        <w:tc>
          <w:tcPr>
            <w:tcW w:w="3119" w:type="dxa"/>
            <w:tcBorders>
              <w:bottom w:val="single" w:sz="12" w:space="0" w:color="auto"/>
            </w:tcBorders>
            <w:noWrap/>
            <w:vAlign w:val="bottom"/>
            <w:hideMark/>
          </w:tcPr>
          <w:p w14:paraId="64D6B0BC" w14:textId="77777777" w:rsidR="0042572C" w:rsidRPr="0011555A" w:rsidRDefault="0042572C" w:rsidP="00DE6595">
            <w:pPr>
              <w:spacing w:after="0" w:line="240" w:lineRule="auto"/>
              <w:jc w:val="center"/>
              <w:rPr>
                <w:rFonts w:asciiTheme="majorBidi" w:eastAsia="Times New Roman" w:hAnsiTheme="majorBidi" w:cstheme="majorBidi"/>
                <w:sz w:val="24"/>
                <w:szCs w:val="24"/>
              </w:rPr>
            </w:pPr>
          </w:p>
        </w:tc>
        <w:tc>
          <w:tcPr>
            <w:tcW w:w="1843" w:type="dxa"/>
            <w:tcBorders>
              <w:bottom w:val="single" w:sz="12" w:space="0" w:color="auto"/>
            </w:tcBorders>
            <w:noWrap/>
            <w:vAlign w:val="center"/>
            <w:hideMark/>
          </w:tcPr>
          <w:p w14:paraId="1B470E91" w14:textId="77777777" w:rsidR="0042572C" w:rsidRPr="0011555A" w:rsidRDefault="0042572C" w:rsidP="00DE6595">
            <w:pPr>
              <w:spacing w:after="0" w:line="240" w:lineRule="auto"/>
              <w:jc w:val="center"/>
              <w:rPr>
                <w:rFonts w:asciiTheme="majorBidi" w:eastAsia="Times New Roman" w:hAnsiTheme="majorBidi" w:cstheme="majorBidi"/>
                <w:sz w:val="24"/>
                <w:szCs w:val="24"/>
              </w:rPr>
            </w:pPr>
          </w:p>
        </w:tc>
        <w:tc>
          <w:tcPr>
            <w:tcW w:w="2084" w:type="dxa"/>
            <w:tcBorders>
              <w:top w:val="single" w:sz="12" w:space="0" w:color="auto"/>
              <w:bottom w:val="single" w:sz="12" w:space="0" w:color="auto"/>
            </w:tcBorders>
            <w:noWrap/>
            <w:vAlign w:val="center"/>
            <w:hideMark/>
          </w:tcPr>
          <w:p w14:paraId="1006843B"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Yes (n = 28)</w:t>
            </w:r>
          </w:p>
        </w:tc>
        <w:tc>
          <w:tcPr>
            <w:tcW w:w="1414" w:type="dxa"/>
            <w:tcBorders>
              <w:top w:val="single" w:sz="12" w:space="0" w:color="auto"/>
              <w:bottom w:val="single" w:sz="12" w:space="0" w:color="auto"/>
            </w:tcBorders>
            <w:noWrap/>
            <w:vAlign w:val="center"/>
            <w:hideMark/>
          </w:tcPr>
          <w:p w14:paraId="650B7DB5"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No (n = 22)</w:t>
            </w:r>
          </w:p>
        </w:tc>
        <w:tc>
          <w:tcPr>
            <w:tcW w:w="1013" w:type="dxa"/>
            <w:tcBorders>
              <w:bottom w:val="single" w:sz="12" w:space="0" w:color="auto"/>
            </w:tcBorders>
            <w:noWrap/>
            <w:vAlign w:val="center"/>
            <w:hideMark/>
          </w:tcPr>
          <w:p w14:paraId="04E28464"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P-value</w:t>
            </w:r>
          </w:p>
        </w:tc>
      </w:tr>
      <w:tr w:rsidR="0042572C" w:rsidRPr="0011555A" w14:paraId="6EF21C43" w14:textId="77777777" w:rsidTr="00DE6595">
        <w:trPr>
          <w:trHeight w:val="310"/>
        </w:trPr>
        <w:tc>
          <w:tcPr>
            <w:tcW w:w="3119" w:type="dxa"/>
            <w:tcBorders>
              <w:top w:val="single" w:sz="12" w:space="0" w:color="auto"/>
            </w:tcBorders>
            <w:noWrap/>
            <w:vAlign w:val="bottom"/>
            <w:hideMark/>
          </w:tcPr>
          <w:p w14:paraId="1BD2BAE9"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Age (years)</w:t>
            </w:r>
          </w:p>
        </w:tc>
        <w:tc>
          <w:tcPr>
            <w:tcW w:w="1843" w:type="dxa"/>
            <w:tcBorders>
              <w:top w:val="single" w:sz="12" w:space="0" w:color="auto"/>
            </w:tcBorders>
            <w:noWrap/>
            <w:vAlign w:val="center"/>
            <w:hideMark/>
          </w:tcPr>
          <w:p w14:paraId="7E593404"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Median (range)</w:t>
            </w:r>
          </w:p>
        </w:tc>
        <w:tc>
          <w:tcPr>
            <w:tcW w:w="2084" w:type="dxa"/>
            <w:tcBorders>
              <w:top w:val="single" w:sz="12" w:space="0" w:color="auto"/>
            </w:tcBorders>
            <w:noWrap/>
            <w:vAlign w:val="center"/>
            <w:hideMark/>
          </w:tcPr>
          <w:p w14:paraId="3F2D6BB6"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44 (18 - 66)</w:t>
            </w:r>
          </w:p>
        </w:tc>
        <w:tc>
          <w:tcPr>
            <w:tcW w:w="1414" w:type="dxa"/>
            <w:tcBorders>
              <w:top w:val="single" w:sz="12" w:space="0" w:color="auto"/>
            </w:tcBorders>
            <w:noWrap/>
            <w:vAlign w:val="center"/>
            <w:hideMark/>
          </w:tcPr>
          <w:p w14:paraId="4C89F6B7"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32 (19 - 62)</w:t>
            </w:r>
          </w:p>
        </w:tc>
        <w:tc>
          <w:tcPr>
            <w:tcW w:w="1013" w:type="dxa"/>
            <w:tcBorders>
              <w:top w:val="single" w:sz="12" w:space="0" w:color="auto"/>
            </w:tcBorders>
            <w:noWrap/>
            <w:vAlign w:val="center"/>
            <w:hideMark/>
          </w:tcPr>
          <w:p w14:paraId="63CA9CE6"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273</w:t>
            </w:r>
          </w:p>
        </w:tc>
      </w:tr>
      <w:tr w:rsidR="0042572C" w:rsidRPr="0011555A" w14:paraId="6379A56D" w14:textId="77777777" w:rsidTr="00DE6595">
        <w:trPr>
          <w:trHeight w:val="310"/>
        </w:trPr>
        <w:tc>
          <w:tcPr>
            <w:tcW w:w="3119" w:type="dxa"/>
            <w:noWrap/>
            <w:vAlign w:val="bottom"/>
            <w:hideMark/>
          </w:tcPr>
          <w:p w14:paraId="59332814"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Sex</w:t>
            </w:r>
          </w:p>
        </w:tc>
        <w:tc>
          <w:tcPr>
            <w:tcW w:w="1843" w:type="dxa"/>
            <w:noWrap/>
            <w:vAlign w:val="bottom"/>
            <w:hideMark/>
          </w:tcPr>
          <w:p w14:paraId="1A957D48"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p>
        </w:tc>
        <w:tc>
          <w:tcPr>
            <w:tcW w:w="2084" w:type="dxa"/>
            <w:noWrap/>
            <w:vAlign w:val="bottom"/>
            <w:hideMark/>
          </w:tcPr>
          <w:p w14:paraId="73F3E9DA" w14:textId="77777777" w:rsidR="0042572C" w:rsidRPr="0011555A" w:rsidRDefault="0042572C" w:rsidP="00DE6595">
            <w:pPr>
              <w:spacing w:after="0" w:line="240" w:lineRule="auto"/>
              <w:rPr>
                <w:rFonts w:asciiTheme="majorBidi" w:eastAsia="Times New Roman" w:hAnsiTheme="majorBidi" w:cstheme="majorBidi"/>
                <w:sz w:val="24"/>
                <w:szCs w:val="24"/>
              </w:rPr>
            </w:pPr>
          </w:p>
        </w:tc>
        <w:tc>
          <w:tcPr>
            <w:tcW w:w="1414" w:type="dxa"/>
            <w:noWrap/>
            <w:vAlign w:val="bottom"/>
            <w:hideMark/>
          </w:tcPr>
          <w:p w14:paraId="6F5F40F6" w14:textId="77777777" w:rsidR="0042572C" w:rsidRPr="0011555A" w:rsidRDefault="0042572C" w:rsidP="00DE6595">
            <w:pPr>
              <w:spacing w:after="0" w:line="240" w:lineRule="auto"/>
              <w:rPr>
                <w:rFonts w:asciiTheme="majorBidi" w:eastAsia="Times New Roman" w:hAnsiTheme="majorBidi" w:cstheme="majorBidi"/>
                <w:sz w:val="24"/>
                <w:szCs w:val="24"/>
              </w:rPr>
            </w:pPr>
          </w:p>
        </w:tc>
        <w:tc>
          <w:tcPr>
            <w:tcW w:w="1013" w:type="dxa"/>
            <w:noWrap/>
            <w:vAlign w:val="center"/>
            <w:hideMark/>
          </w:tcPr>
          <w:p w14:paraId="344C0572" w14:textId="77777777" w:rsidR="0042572C" w:rsidRPr="0011555A" w:rsidRDefault="0042572C" w:rsidP="00DE6595">
            <w:pPr>
              <w:spacing w:after="0" w:line="240" w:lineRule="auto"/>
              <w:rPr>
                <w:rFonts w:asciiTheme="majorBidi" w:eastAsia="Times New Roman" w:hAnsiTheme="majorBidi" w:cstheme="majorBidi"/>
                <w:sz w:val="24"/>
                <w:szCs w:val="24"/>
              </w:rPr>
            </w:pPr>
          </w:p>
        </w:tc>
      </w:tr>
      <w:tr w:rsidR="0042572C" w:rsidRPr="0011555A" w14:paraId="5DABE74C" w14:textId="77777777" w:rsidTr="00DE6595">
        <w:trPr>
          <w:trHeight w:val="310"/>
        </w:trPr>
        <w:tc>
          <w:tcPr>
            <w:tcW w:w="3119" w:type="dxa"/>
            <w:noWrap/>
            <w:vAlign w:val="bottom"/>
            <w:hideMark/>
          </w:tcPr>
          <w:p w14:paraId="4CCC3D95"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Males</w:t>
            </w:r>
          </w:p>
        </w:tc>
        <w:tc>
          <w:tcPr>
            <w:tcW w:w="1843" w:type="dxa"/>
            <w:noWrap/>
            <w:vAlign w:val="center"/>
            <w:hideMark/>
          </w:tcPr>
          <w:p w14:paraId="5263680D"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2084" w:type="dxa"/>
            <w:noWrap/>
            <w:vAlign w:val="center"/>
            <w:hideMark/>
          </w:tcPr>
          <w:p w14:paraId="4A9B9C47"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2 (42.9)</w:t>
            </w:r>
          </w:p>
        </w:tc>
        <w:tc>
          <w:tcPr>
            <w:tcW w:w="1414" w:type="dxa"/>
            <w:noWrap/>
            <w:vAlign w:val="center"/>
            <w:hideMark/>
          </w:tcPr>
          <w:p w14:paraId="4EC73CAA"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1 (50)</w:t>
            </w:r>
          </w:p>
        </w:tc>
        <w:tc>
          <w:tcPr>
            <w:tcW w:w="1013" w:type="dxa"/>
            <w:vMerge w:val="restart"/>
            <w:noWrap/>
            <w:vAlign w:val="center"/>
            <w:hideMark/>
          </w:tcPr>
          <w:p w14:paraId="4C6F1CAD"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615</w:t>
            </w:r>
          </w:p>
        </w:tc>
      </w:tr>
      <w:tr w:rsidR="0042572C" w:rsidRPr="0011555A" w14:paraId="47EAA3F5" w14:textId="77777777" w:rsidTr="00DE6595">
        <w:trPr>
          <w:trHeight w:val="310"/>
        </w:trPr>
        <w:tc>
          <w:tcPr>
            <w:tcW w:w="3119" w:type="dxa"/>
            <w:noWrap/>
            <w:vAlign w:val="bottom"/>
            <w:hideMark/>
          </w:tcPr>
          <w:p w14:paraId="26D52F45"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Females</w:t>
            </w:r>
          </w:p>
        </w:tc>
        <w:tc>
          <w:tcPr>
            <w:tcW w:w="1843" w:type="dxa"/>
            <w:noWrap/>
            <w:vAlign w:val="center"/>
            <w:hideMark/>
          </w:tcPr>
          <w:p w14:paraId="5B8329AE"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2084" w:type="dxa"/>
            <w:noWrap/>
            <w:vAlign w:val="center"/>
            <w:hideMark/>
          </w:tcPr>
          <w:p w14:paraId="51E2DA37"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6 (57.1)</w:t>
            </w:r>
          </w:p>
        </w:tc>
        <w:tc>
          <w:tcPr>
            <w:tcW w:w="1414" w:type="dxa"/>
            <w:noWrap/>
            <w:vAlign w:val="center"/>
            <w:hideMark/>
          </w:tcPr>
          <w:p w14:paraId="06DA604D"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1 (50)</w:t>
            </w:r>
          </w:p>
        </w:tc>
        <w:tc>
          <w:tcPr>
            <w:tcW w:w="1013" w:type="dxa"/>
            <w:vMerge/>
            <w:vAlign w:val="center"/>
            <w:hideMark/>
          </w:tcPr>
          <w:p w14:paraId="02AD282B"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p>
        </w:tc>
      </w:tr>
      <w:tr w:rsidR="0042572C" w:rsidRPr="0011555A" w14:paraId="035DF321" w14:textId="77777777" w:rsidTr="00DE6595">
        <w:trPr>
          <w:trHeight w:val="310"/>
        </w:trPr>
        <w:tc>
          <w:tcPr>
            <w:tcW w:w="3119" w:type="dxa"/>
            <w:noWrap/>
            <w:vAlign w:val="bottom"/>
            <w:hideMark/>
          </w:tcPr>
          <w:p w14:paraId="0FA0B98A"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ASA</w:t>
            </w:r>
          </w:p>
        </w:tc>
        <w:tc>
          <w:tcPr>
            <w:tcW w:w="1843" w:type="dxa"/>
            <w:noWrap/>
            <w:vAlign w:val="bottom"/>
            <w:hideMark/>
          </w:tcPr>
          <w:p w14:paraId="23FA8AD9"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p>
        </w:tc>
        <w:tc>
          <w:tcPr>
            <w:tcW w:w="2084" w:type="dxa"/>
            <w:noWrap/>
            <w:vAlign w:val="center"/>
            <w:hideMark/>
          </w:tcPr>
          <w:p w14:paraId="5DAD64A5" w14:textId="77777777" w:rsidR="0042572C" w:rsidRPr="0011555A" w:rsidRDefault="0042572C" w:rsidP="00DE6595">
            <w:pPr>
              <w:spacing w:after="0" w:line="240" w:lineRule="auto"/>
              <w:rPr>
                <w:rFonts w:asciiTheme="majorBidi" w:eastAsia="Times New Roman" w:hAnsiTheme="majorBidi" w:cstheme="majorBidi"/>
                <w:sz w:val="24"/>
                <w:szCs w:val="24"/>
              </w:rPr>
            </w:pPr>
          </w:p>
        </w:tc>
        <w:tc>
          <w:tcPr>
            <w:tcW w:w="1414" w:type="dxa"/>
            <w:noWrap/>
            <w:vAlign w:val="center"/>
            <w:hideMark/>
          </w:tcPr>
          <w:p w14:paraId="5FFB0886" w14:textId="77777777" w:rsidR="0042572C" w:rsidRPr="0011555A" w:rsidRDefault="0042572C" w:rsidP="00DE6595">
            <w:pPr>
              <w:spacing w:after="0" w:line="240" w:lineRule="auto"/>
              <w:jc w:val="center"/>
              <w:rPr>
                <w:rFonts w:asciiTheme="majorBidi" w:eastAsia="Times New Roman" w:hAnsiTheme="majorBidi" w:cstheme="majorBidi"/>
                <w:sz w:val="24"/>
                <w:szCs w:val="24"/>
              </w:rPr>
            </w:pPr>
          </w:p>
        </w:tc>
        <w:tc>
          <w:tcPr>
            <w:tcW w:w="1013" w:type="dxa"/>
            <w:noWrap/>
            <w:vAlign w:val="center"/>
            <w:hideMark/>
          </w:tcPr>
          <w:p w14:paraId="3C82DCD0" w14:textId="77777777" w:rsidR="0042572C" w:rsidRPr="0011555A" w:rsidRDefault="0042572C" w:rsidP="00DE6595">
            <w:pPr>
              <w:spacing w:after="0" w:line="240" w:lineRule="auto"/>
              <w:jc w:val="center"/>
              <w:rPr>
                <w:rFonts w:asciiTheme="majorBidi" w:eastAsia="Times New Roman" w:hAnsiTheme="majorBidi" w:cstheme="majorBidi"/>
                <w:sz w:val="24"/>
                <w:szCs w:val="24"/>
              </w:rPr>
            </w:pPr>
          </w:p>
        </w:tc>
      </w:tr>
      <w:tr w:rsidR="0042572C" w:rsidRPr="0011555A" w14:paraId="61838EDB" w14:textId="77777777" w:rsidTr="00DE6595">
        <w:trPr>
          <w:trHeight w:val="310"/>
        </w:trPr>
        <w:tc>
          <w:tcPr>
            <w:tcW w:w="3119" w:type="dxa"/>
            <w:noWrap/>
            <w:vAlign w:val="bottom"/>
            <w:hideMark/>
          </w:tcPr>
          <w:p w14:paraId="4644EB1E"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I</w:t>
            </w:r>
          </w:p>
        </w:tc>
        <w:tc>
          <w:tcPr>
            <w:tcW w:w="1843" w:type="dxa"/>
            <w:noWrap/>
            <w:vAlign w:val="center"/>
            <w:hideMark/>
          </w:tcPr>
          <w:p w14:paraId="5CFCA53B"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2084" w:type="dxa"/>
            <w:noWrap/>
            <w:vAlign w:val="center"/>
            <w:hideMark/>
          </w:tcPr>
          <w:p w14:paraId="635B9F46"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20 (71.4)</w:t>
            </w:r>
          </w:p>
        </w:tc>
        <w:tc>
          <w:tcPr>
            <w:tcW w:w="1414" w:type="dxa"/>
            <w:noWrap/>
            <w:vAlign w:val="center"/>
            <w:hideMark/>
          </w:tcPr>
          <w:p w14:paraId="4CFA2E46"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6 (72.7)</w:t>
            </w:r>
          </w:p>
        </w:tc>
        <w:tc>
          <w:tcPr>
            <w:tcW w:w="1013" w:type="dxa"/>
            <w:vMerge w:val="restart"/>
            <w:noWrap/>
            <w:vAlign w:val="center"/>
            <w:hideMark/>
          </w:tcPr>
          <w:p w14:paraId="34CE1836"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919</w:t>
            </w:r>
          </w:p>
        </w:tc>
      </w:tr>
      <w:tr w:rsidR="0042572C" w:rsidRPr="0011555A" w14:paraId="43602DD7" w14:textId="77777777" w:rsidTr="00DE6595">
        <w:trPr>
          <w:trHeight w:val="310"/>
        </w:trPr>
        <w:tc>
          <w:tcPr>
            <w:tcW w:w="3119" w:type="dxa"/>
            <w:noWrap/>
            <w:vAlign w:val="bottom"/>
            <w:hideMark/>
          </w:tcPr>
          <w:p w14:paraId="0F0C4D17"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II</w:t>
            </w:r>
          </w:p>
        </w:tc>
        <w:tc>
          <w:tcPr>
            <w:tcW w:w="1843" w:type="dxa"/>
            <w:noWrap/>
            <w:vAlign w:val="center"/>
            <w:hideMark/>
          </w:tcPr>
          <w:p w14:paraId="65F6238D"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2084" w:type="dxa"/>
            <w:noWrap/>
            <w:vAlign w:val="center"/>
            <w:hideMark/>
          </w:tcPr>
          <w:p w14:paraId="2EBEBAE8"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8 (28.6)</w:t>
            </w:r>
          </w:p>
        </w:tc>
        <w:tc>
          <w:tcPr>
            <w:tcW w:w="1414" w:type="dxa"/>
            <w:noWrap/>
            <w:vAlign w:val="center"/>
            <w:hideMark/>
          </w:tcPr>
          <w:p w14:paraId="66151239"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6 (27.3)</w:t>
            </w:r>
          </w:p>
        </w:tc>
        <w:tc>
          <w:tcPr>
            <w:tcW w:w="1013" w:type="dxa"/>
            <w:vMerge/>
            <w:vAlign w:val="center"/>
            <w:hideMark/>
          </w:tcPr>
          <w:p w14:paraId="5168FA89"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p>
        </w:tc>
      </w:tr>
      <w:tr w:rsidR="0042572C" w:rsidRPr="0011555A" w14:paraId="04F50697" w14:textId="77777777" w:rsidTr="00DE6595">
        <w:trPr>
          <w:trHeight w:val="310"/>
        </w:trPr>
        <w:tc>
          <w:tcPr>
            <w:tcW w:w="3119" w:type="dxa"/>
            <w:noWrap/>
            <w:vAlign w:val="bottom"/>
            <w:hideMark/>
          </w:tcPr>
          <w:p w14:paraId="5BCB634D"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BMI (kg/m²)</w:t>
            </w:r>
          </w:p>
        </w:tc>
        <w:tc>
          <w:tcPr>
            <w:tcW w:w="1843" w:type="dxa"/>
            <w:noWrap/>
            <w:vAlign w:val="center"/>
            <w:hideMark/>
          </w:tcPr>
          <w:p w14:paraId="24AD64C7"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Mean ±SD</w:t>
            </w:r>
          </w:p>
        </w:tc>
        <w:tc>
          <w:tcPr>
            <w:tcW w:w="2084" w:type="dxa"/>
            <w:noWrap/>
            <w:vAlign w:val="center"/>
            <w:hideMark/>
          </w:tcPr>
          <w:p w14:paraId="2AFFFE09"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30 ±7</w:t>
            </w:r>
          </w:p>
        </w:tc>
        <w:tc>
          <w:tcPr>
            <w:tcW w:w="1414" w:type="dxa"/>
            <w:noWrap/>
            <w:vAlign w:val="center"/>
            <w:hideMark/>
          </w:tcPr>
          <w:p w14:paraId="39C16DA5"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32 ±6</w:t>
            </w:r>
          </w:p>
        </w:tc>
        <w:tc>
          <w:tcPr>
            <w:tcW w:w="1013" w:type="dxa"/>
            <w:noWrap/>
            <w:vAlign w:val="center"/>
            <w:hideMark/>
          </w:tcPr>
          <w:p w14:paraId="4C982CA1"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496</w:t>
            </w:r>
          </w:p>
        </w:tc>
      </w:tr>
      <w:tr w:rsidR="0042572C" w:rsidRPr="0011555A" w14:paraId="5C64A1DB" w14:textId="77777777" w:rsidTr="00DE6595">
        <w:trPr>
          <w:trHeight w:val="310"/>
        </w:trPr>
        <w:tc>
          <w:tcPr>
            <w:tcW w:w="3119" w:type="dxa"/>
            <w:noWrap/>
            <w:vAlign w:val="bottom"/>
            <w:hideMark/>
          </w:tcPr>
          <w:p w14:paraId="470A8A20"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Onset of block (min)</w:t>
            </w:r>
          </w:p>
        </w:tc>
        <w:tc>
          <w:tcPr>
            <w:tcW w:w="1843" w:type="dxa"/>
            <w:noWrap/>
            <w:vAlign w:val="center"/>
            <w:hideMark/>
          </w:tcPr>
          <w:p w14:paraId="7A61BB19"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Mean ±SD</w:t>
            </w:r>
          </w:p>
        </w:tc>
        <w:tc>
          <w:tcPr>
            <w:tcW w:w="2084" w:type="dxa"/>
            <w:noWrap/>
            <w:vAlign w:val="center"/>
            <w:hideMark/>
          </w:tcPr>
          <w:p w14:paraId="1253A73F"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4 ±1</w:t>
            </w:r>
          </w:p>
        </w:tc>
        <w:tc>
          <w:tcPr>
            <w:tcW w:w="1414" w:type="dxa"/>
            <w:noWrap/>
            <w:vAlign w:val="center"/>
            <w:hideMark/>
          </w:tcPr>
          <w:p w14:paraId="2E43C46D"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4 ±1</w:t>
            </w:r>
          </w:p>
        </w:tc>
        <w:tc>
          <w:tcPr>
            <w:tcW w:w="1013" w:type="dxa"/>
            <w:noWrap/>
            <w:vAlign w:val="center"/>
            <w:hideMark/>
          </w:tcPr>
          <w:p w14:paraId="78D34756"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261</w:t>
            </w:r>
          </w:p>
        </w:tc>
      </w:tr>
      <w:tr w:rsidR="0042572C" w:rsidRPr="0011555A" w14:paraId="7B66DA68" w14:textId="77777777" w:rsidTr="00DE6595">
        <w:trPr>
          <w:trHeight w:val="310"/>
        </w:trPr>
        <w:tc>
          <w:tcPr>
            <w:tcW w:w="3119" w:type="dxa"/>
            <w:noWrap/>
            <w:vAlign w:val="bottom"/>
            <w:hideMark/>
          </w:tcPr>
          <w:p w14:paraId="1BA232E4"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Side of surgery</w:t>
            </w:r>
          </w:p>
        </w:tc>
        <w:tc>
          <w:tcPr>
            <w:tcW w:w="1843" w:type="dxa"/>
            <w:noWrap/>
            <w:vAlign w:val="center"/>
            <w:hideMark/>
          </w:tcPr>
          <w:p w14:paraId="3887109F"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p>
        </w:tc>
        <w:tc>
          <w:tcPr>
            <w:tcW w:w="2084" w:type="dxa"/>
            <w:noWrap/>
            <w:vAlign w:val="center"/>
            <w:hideMark/>
          </w:tcPr>
          <w:p w14:paraId="30957BA7"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c>
          <w:tcPr>
            <w:tcW w:w="1414" w:type="dxa"/>
            <w:noWrap/>
            <w:vAlign w:val="center"/>
            <w:hideMark/>
          </w:tcPr>
          <w:p w14:paraId="71B591FA"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c>
          <w:tcPr>
            <w:tcW w:w="1013" w:type="dxa"/>
            <w:noWrap/>
            <w:vAlign w:val="center"/>
            <w:hideMark/>
          </w:tcPr>
          <w:p w14:paraId="5DAE1BA1"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r>
      <w:tr w:rsidR="0042572C" w:rsidRPr="0011555A" w14:paraId="70D1C366" w14:textId="77777777" w:rsidTr="00DE6595">
        <w:trPr>
          <w:trHeight w:val="310"/>
        </w:trPr>
        <w:tc>
          <w:tcPr>
            <w:tcW w:w="3119" w:type="dxa"/>
            <w:noWrap/>
            <w:vAlign w:val="bottom"/>
            <w:hideMark/>
          </w:tcPr>
          <w:p w14:paraId="33D5CFB4"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Right</w:t>
            </w:r>
          </w:p>
        </w:tc>
        <w:tc>
          <w:tcPr>
            <w:tcW w:w="1843" w:type="dxa"/>
            <w:noWrap/>
            <w:vAlign w:val="center"/>
            <w:hideMark/>
          </w:tcPr>
          <w:p w14:paraId="2C8DF30D"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2084" w:type="dxa"/>
            <w:noWrap/>
            <w:vAlign w:val="center"/>
            <w:hideMark/>
          </w:tcPr>
          <w:p w14:paraId="5CB1F836"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3 (46.4)</w:t>
            </w:r>
          </w:p>
        </w:tc>
        <w:tc>
          <w:tcPr>
            <w:tcW w:w="1414" w:type="dxa"/>
            <w:noWrap/>
            <w:vAlign w:val="center"/>
            <w:hideMark/>
          </w:tcPr>
          <w:p w14:paraId="328C1C30"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2 (54.5)</w:t>
            </w:r>
          </w:p>
        </w:tc>
        <w:tc>
          <w:tcPr>
            <w:tcW w:w="1013" w:type="dxa"/>
            <w:noWrap/>
            <w:vAlign w:val="center"/>
            <w:hideMark/>
          </w:tcPr>
          <w:p w14:paraId="44223ED8"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569</w:t>
            </w:r>
          </w:p>
        </w:tc>
      </w:tr>
      <w:tr w:rsidR="0042572C" w:rsidRPr="0011555A" w14:paraId="2CBE8734" w14:textId="77777777" w:rsidTr="00DE6595">
        <w:trPr>
          <w:trHeight w:val="310"/>
        </w:trPr>
        <w:tc>
          <w:tcPr>
            <w:tcW w:w="3119" w:type="dxa"/>
            <w:noWrap/>
            <w:vAlign w:val="bottom"/>
            <w:hideMark/>
          </w:tcPr>
          <w:p w14:paraId="3A422594"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Left</w:t>
            </w:r>
          </w:p>
        </w:tc>
        <w:tc>
          <w:tcPr>
            <w:tcW w:w="1843" w:type="dxa"/>
            <w:noWrap/>
            <w:vAlign w:val="center"/>
            <w:hideMark/>
          </w:tcPr>
          <w:p w14:paraId="16A86C9E"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2084" w:type="dxa"/>
            <w:noWrap/>
            <w:vAlign w:val="center"/>
            <w:hideMark/>
          </w:tcPr>
          <w:p w14:paraId="565BB8AC"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5 (53.6)</w:t>
            </w:r>
          </w:p>
        </w:tc>
        <w:tc>
          <w:tcPr>
            <w:tcW w:w="1414" w:type="dxa"/>
            <w:noWrap/>
            <w:vAlign w:val="center"/>
            <w:hideMark/>
          </w:tcPr>
          <w:p w14:paraId="17C87F12"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0 (45.5)</w:t>
            </w:r>
          </w:p>
        </w:tc>
        <w:tc>
          <w:tcPr>
            <w:tcW w:w="1013" w:type="dxa"/>
            <w:noWrap/>
            <w:vAlign w:val="center"/>
            <w:hideMark/>
          </w:tcPr>
          <w:p w14:paraId="01BF8E30"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r>
      <w:tr w:rsidR="0042572C" w:rsidRPr="0011555A" w14:paraId="6E104873" w14:textId="77777777" w:rsidTr="00DE6595">
        <w:trPr>
          <w:trHeight w:val="310"/>
        </w:trPr>
        <w:tc>
          <w:tcPr>
            <w:tcW w:w="3119" w:type="dxa"/>
            <w:noWrap/>
            <w:vAlign w:val="bottom"/>
            <w:hideMark/>
          </w:tcPr>
          <w:p w14:paraId="24559F79"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Surgery duration (min)</w:t>
            </w:r>
          </w:p>
        </w:tc>
        <w:tc>
          <w:tcPr>
            <w:tcW w:w="1843" w:type="dxa"/>
            <w:noWrap/>
            <w:vAlign w:val="center"/>
            <w:hideMark/>
          </w:tcPr>
          <w:p w14:paraId="03D3BDAD"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Median (range)</w:t>
            </w:r>
          </w:p>
        </w:tc>
        <w:tc>
          <w:tcPr>
            <w:tcW w:w="2084" w:type="dxa"/>
            <w:noWrap/>
            <w:vAlign w:val="center"/>
            <w:hideMark/>
          </w:tcPr>
          <w:p w14:paraId="6D204BB8"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45 (25 - 130)</w:t>
            </w:r>
          </w:p>
        </w:tc>
        <w:tc>
          <w:tcPr>
            <w:tcW w:w="1414" w:type="dxa"/>
            <w:noWrap/>
            <w:vAlign w:val="center"/>
            <w:hideMark/>
          </w:tcPr>
          <w:p w14:paraId="0B05C2B0"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45 (30 - 90)</w:t>
            </w:r>
          </w:p>
        </w:tc>
        <w:tc>
          <w:tcPr>
            <w:tcW w:w="1013" w:type="dxa"/>
            <w:noWrap/>
            <w:vAlign w:val="center"/>
            <w:hideMark/>
          </w:tcPr>
          <w:p w14:paraId="770AA2B1"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403</w:t>
            </w:r>
          </w:p>
        </w:tc>
      </w:tr>
      <w:tr w:rsidR="0042572C" w:rsidRPr="0011555A" w14:paraId="29B3ACE1" w14:textId="77777777" w:rsidTr="00DE6595">
        <w:trPr>
          <w:trHeight w:val="310"/>
        </w:trPr>
        <w:tc>
          <w:tcPr>
            <w:tcW w:w="3119" w:type="dxa"/>
            <w:noWrap/>
            <w:vAlign w:val="bottom"/>
            <w:hideMark/>
          </w:tcPr>
          <w:p w14:paraId="01B85034"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Need for tourniquet</w:t>
            </w:r>
          </w:p>
        </w:tc>
        <w:tc>
          <w:tcPr>
            <w:tcW w:w="1843" w:type="dxa"/>
            <w:noWrap/>
            <w:vAlign w:val="center"/>
            <w:hideMark/>
          </w:tcPr>
          <w:p w14:paraId="16E98813"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2084" w:type="dxa"/>
            <w:noWrap/>
            <w:vAlign w:val="center"/>
            <w:hideMark/>
          </w:tcPr>
          <w:p w14:paraId="181608B0"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1 (39.3)</w:t>
            </w:r>
          </w:p>
        </w:tc>
        <w:tc>
          <w:tcPr>
            <w:tcW w:w="1414" w:type="dxa"/>
            <w:noWrap/>
            <w:vAlign w:val="center"/>
            <w:hideMark/>
          </w:tcPr>
          <w:p w14:paraId="205812DE"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 (4.5)</w:t>
            </w:r>
          </w:p>
        </w:tc>
        <w:tc>
          <w:tcPr>
            <w:tcW w:w="1013" w:type="dxa"/>
            <w:noWrap/>
            <w:vAlign w:val="center"/>
            <w:hideMark/>
          </w:tcPr>
          <w:p w14:paraId="6DD89AB3"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004*</w:t>
            </w:r>
          </w:p>
        </w:tc>
      </w:tr>
      <w:tr w:rsidR="0042572C" w:rsidRPr="0011555A" w14:paraId="20556F08" w14:textId="77777777" w:rsidTr="00DE6595">
        <w:trPr>
          <w:trHeight w:val="310"/>
        </w:trPr>
        <w:tc>
          <w:tcPr>
            <w:tcW w:w="3119" w:type="dxa"/>
            <w:tcBorders>
              <w:bottom w:val="single" w:sz="12" w:space="0" w:color="auto"/>
            </w:tcBorders>
            <w:noWrap/>
            <w:vAlign w:val="bottom"/>
            <w:hideMark/>
          </w:tcPr>
          <w:p w14:paraId="6CFC0449"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Need for GA</w:t>
            </w:r>
          </w:p>
        </w:tc>
        <w:tc>
          <w:tcPr>
            <w:tcW w:w="1843" w:type="dxa"/>
            <w:tcBorders>
              <w:bottom w:val="single" w:sz="12" w:space="0" w:color="auto"/>
            </w:tcBorders>
            <w:noWrap/>
            <w:vAlign w:val="center"/>
            <w:hideMark/>
          </w:tcPr>
          <w:p w14:paraId="1B3D487A"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2084" w:type="dxa"/>
            <w:tcBorders>
              <w:bottom w:val="single" w:sz="12" w:space="0" w:color="auto"/>
            </w:tcBorders>
            <w:noWrap/>
            <w:vAlign w:val="center"/>
            <w:hideMark/>
          </w:tcPr>
          <w:p w14:paraId="19122FCA"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9 (32.1)</w:t>
            </w:r>
          </w:p>
        </w:tc>
        <w:tc>
          <w:tcPr>
            <w:tcW w:w="1414" w:type="dxa"/>
            <w:tcBorders>
              <w:bottom w:val="single" w:sz="12" w:space="0" w:color="auto"/>
            </w:tcBorders>
            <w:noWrap/>
            <w:vAlign w:val="center"/>
            <w:hideMark/>
          </w:tcPr>
          <w:p w14:paraId="69C00616"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 (4.5)</w:t>
            </w:r>
          </w:p>
        </w:tc>
        <w:tc>
          <w:tcPr>
            <w:tcW w:w="1013" w:type="dxa"/>
            <w:tcBorders>
              <w:bottom w:val="single" w:sz="12" w:space="0" w:color="auto"/>
            </w:tcBorders>
            <w:noWrap/>
            <w:vAlign w:val="center"/>
            <w:hideMark/>
          </w:tcPr>
          <w:p w14:paraId="06B6728E"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015*</w:t>
            </w:r>
          </w:p>
        </w:tc>
      </w:tr>
    </w:tbl>
    <w:p w14:paraId="0891374A" w14:textId="77777777" w:rsidR="0042572C" w:rsidRPr="0011555A" w:rsidRDefault="0042572C" w:rsidP="0042572C">
      <w:pPr>
        <w:pStyle w:val="F-note"/>
        <w:ind w:right="-810"/>
        <w:rPr>
          <w:rFonts w:eastAsia="Aptos"/>
        </w:rPr>
      </w:pPr>
      <w:r w:rsidRPr="0011555A">
        <w:rPr>
          <w:rFonts w:eastAsia="Aptos"/>
        </w:rPr>
        <w:t>n: number, ASA: American Society of Anesthesiologists, BMI: Body Mass Index, SD: Standard Deviation, GA: General Anesthesia</w:t>
      </w:r>
    </w:p>
    <w:p w14:paraId="4602B9E5" w14:textId="77777777" w:rsidR="0042572C" w:rsidRPr="0011555A" w:rsidRDefault="0042572C" w:rsidP="0042572C">
      <w:pPr>
        <w:spacing w:line="278" w:lineRule="auto"/>
        <w:rPr>
          <w:rFonts w:asciiTheme="majorBidi" w:eastAsia="Aptos" w:hAnsiTheme="majorBidi" w:cstheme="majorBidi"/>
          <w:b/>
          <w:bCs/>
          <w:kern w:val="2"/>
          <w:sz w:val="24"/>
          <w:szCs w:val="24"/>
          <w14:ligatures w14:val="standardContextual"/>
        </w:rPr>
      </w:pPr>
      <w:r w:rsidRPr="0011555A">
        <w:rPr>
          <w:rFonts w:asciiTheme="majorBidi" w:eastAsia="Aptos" w:hAnsiTheme="majorBidi" w:cstheme="majorBidi"/>
          <w:b/>
          <w:bCs/>
          <w:kern w:val="2"/>
          <w:sz w:val="24"/>
          <w:szCs w:val="24"/>
          <w14:ligatures w14:val="standardContextual"/>
        </w:rPr>
        <w:br w:type="page"/>
      </w:r>
    </w:p>
    <w:p w14:paraId="71A25FE1" w14:textId="1FA8EC11" w:rsidR="0042572C" w:rsidRPr="0011555A" w:rsidRDefault="0042572C" w:rsidP="0042572C">
      <w:pPr>
        <w:keepNext/>
        <w:spacing w:after="0" w:line="240" w:lineRule="auto"/>
        <w:ind w:left="-630" w:right="-988"/>
        <w:jc w:val="both"/>
        <w:rPr>
          <w:rFonts w:asciiTheme="majorBidi" w:eastAsia="Aptos" w:hAnsiTheme="majorBidi" w:cstheme="majorBidi"/>
          <w:b/>
          <w:bCs/>
          <w:kern w:val="2"/>
          <w:sz w:val="24"/>
          <w:szCs w:val="24"/>
          <w14:ligatures w14:val="standardContextual"/>
        </w:rPr>
      </w:pPr>
      <w:r w:rsidRPr="0011555A">
        <w:rPr>
          <w:rFonts w:asciiTheme="majorBidi" w:eastAsia="Aptos" w:hAnsiTheme="majorBidi" w:cstheme="majorBidi"/>
          <w:b/>
          <w:bCs/>
          <w:kern w:val="2"/>
          <w:sz w:val="24"/>
          <w:szCs w:val="24"/>
          <w14:ligatures w14:val="standardContextual"/>
        </w:rPr>
        <w:lastRenderedPageBreak/>
        <w:t xml:space="preserve">Table </w:t>
      </w:r>
      <w:r w:rsidR="00795238">
        <w:rPr>
          <w:rFonts w:asciiTheme="majorBidi" w:eastAsia="Aptos" w:hAnsiTheme="majorBidi" w:cstheme="majorBidi"/>
          <w:b/>
          <w:bCs/>
          <w:kern w:val="2"/>
          <w:sz w:val="24"/>
          <w:szCs w:val="24"/>
          <w14:ligatures w14:val="standardContextual"/>
        </w:rPr>
        <w:t>4</w:t>
      </w:r>
      <w:r w:rsidRPr="0011555A">
        <w:rPr>
          <w:rFonts w:asciiTheme="majorBidi" w:eastAsia="Aptos" w:hAnsiTheme="majorBidi" w:cstheme="majorBidi"/>
          <w:b/>
          <w:bCs/>
          <w:kern w:val="2"/>
          <w:sz w:val="24"/>
          <w:szCs w:val="24"/>
          <w14:ligatures w14:val="standardContextual"/>
        </w:rPr>
        <w:t>: Analgesia requirement, first analgesic request time, opioid requirements, postoperative complications, hospital length of stay, patients’ and surgeons’ satisfaction levels between the studied groups.</w:t>
      </w:r>
    </w:p>
    <w:tbl>
      <w:tblPr>
        <w:tblW w:w="10407" w:type="dxa"/>
        <w:tblInd w:w="-630" w:type="dxa"/>
        <w:tblBorders>
          <w:top w:val="single" w:sz="12" w:space="0" w:color="auto"/>
          <w:bottom w:val="single" w:sz="12" w:space="0" w:color="auto"/>
        </w:tblBorders>
        <w:tblLook w:val="04A0" w:firstRow="1" w:lastRow="0" w:firstColumn="1" w:lastColumn="0" w:noHBand="0" w:noVBand="1"/>
      </w:tblPr>
      <w:tblGrid>
        <w:gridCol w:w="4030"/>
        <w:gridCol w:w="1816"/>
        <w:gridCol w:w="1896"/>
        <w:gridCol w:w="1652"/>
        <w:gridCol w:w="1013"/>
      </w:tblGrid>
      <w:tr w:rsidR="0042572C" w:rsidRPr="0011555A" w14:paraId="7A1EA07C" w14:textId="77777777" w:rsidTr="00DE6595">
        <w:trPr>
          <w:trHeight w:val="310"/>
        </w:trPr>
        <w:tc>
          <w:tcPr>
            <w:tcW w:w="4030" w:type="dxa"/>
            <w:noWrap/>
            <w:vAlign w:val="bottom"/>
            <w:hideMark/>
          </w:tcPr>
          <w:p w14:paraId="7D4524D5" w14:textId="77777777" w:rsidR="0042572C" w:rsidRPr="0011555A" w:rsidRDefault="0042572C" w:rsidP="00DE6595">
            <w:pPr>
              <w:spacing w:after="0" w:line="240" w:lineRule="auto"/>
              <w:rPr>
                <w:rFonts w:asciiTheme="majorBidi" w:eastAsia="Times New Roman" w:hAnsiTheme="majorBidi" w:cstheme="majorBidi"/>
                <w:sz w:val="24"/>
                <w:szCs w:val="24"/>
              </w:rPr>
            </w:pPr>
          </w:p>
        </w:tc>
        <w:tc>
          <w:tcPr>
            <w:tcW w:w="1816" w:type="dxa"/>
            <w:noWrap/>
            <w:vAlign w:val="bottom"/>
            <w:hideMark/>
          </w:tcPr>
          <w:p w14:paraId="60A3075F" w14:textId="77777777" w:rsidR="0042572C" w:rsidRPr="0011555A" w:rsidRDefault="0042572C" w:rsidP="00DE6595">
            <w:pPr>
              <w:spacing w:after="0" w:line="240" w:lineRule="auto"/>
              <w:rPr>
                <w:rFonts w:asciiTheme="majorBidi" w:eastAsia="Times New Roman" w:hAnsiTheme="majorBidi" w:cstheme="majorBidi"/>
                <w:sz w:val="24"/>
                <w:szCs w:val="24"/>
              </w:rPr>
            </w:pPr>
          </w:p>
        </w:tc>
        <w:tc>
          <w:tcPr>
            <w:tcW w:w="3548" w:type="dxa"/>
            <w:gridSpan w:val="2"/>
            <w:tcBorders>
              <w:top w:val="single" w:sz="12" w:space="0" w:color="auto"/>
              <w:bottom w:val="single" w:sz="12" w:space="0" w:color="auto"/>
            </w:tcBorders>
            <w:noWrap/>
            <w:vAlign w:val="center"/>
            <w:hideMark/>
          </w:tcPr>
          <w:p w14:paraId="695EBB6C"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Open procedure</w:t>
            </w:r>
          </w:p>
        </w:tc>
        <w:tc>
          <w:tcPr>
            <w:tcW w:w="1013" w:type="dxa"/>
            <w:noWrap/>
            <w:vAlign w:val="center"/>
            <w:hideMark/>
          </w:tcPr>
          <w:p w14:paraId="72491E5C"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p>
        </w:tc>
      </w:tr>
      <w:tr w:rsidR="0042572C" w:rsidRPr="0011555A" w14:paraId="764BA9F1" w14:textId="77777777" w:rsidTr="00DE6595">
        <w:trPr>
          <w:trHeight w:val="310"/>
        </w:trPr>
        <w:tc>
          <w:tcPr>
            <w:tcW w:w="4030" w:type="dxa"/>
            <w:tcBorders>
              <w:bottom w:val="single" w:sz="12" w:space="0" w:color="auto"/>
            </w:tcBorders>
            <w:noWrap/>
            <w:vAlign w:val="bottom"/>
            <w:hideMark/>
          </w:tcPr>
          <w:p w14:paraId="03FFB900" w14:textId="77777777" w:rsidR="0042572C" w:rsidRPr="0011555A" w:rsidRDefault="0042572C" w:rsidP="00DE6595">
            <w:pPr>
              <w:spacing w:after="0" w:line="240" w:lineRule="auto"/>
              <w:jc w:val="center"/>
              <w:rPr>
                <w:rFonts w:asciiTheme="majorBidi" w:eastAsia="Times New Roman" w:hAnsiTheme="majorBidi" w:cstheme="majorBidi"/>
                <w:sz w:val="24"/>
                <w:szCs w:val="24"/>
              </w:rPr>
            </w:pPr>
          </w:p>
        </w:tc>
        <w:tc>
          <w:tcPr>
            <w:tcW w:w="1816" w:type="dxa"/>
            <w:tcBorders>
              <w:bottom w:val="single" w:sz="12" w:space="0" w:color="auto"/>
            </w:tcBorders>
            <w:noWrap/>
            <w:vAlign w:val="bottom"/>
            <w:hideMark/>
          </w:tcPr>
          <w:p w14:paraId="0468E389" w14:textId="77777777" w:rsidR="0042572C" w:rsidRPr="0011555A" w:rsidRDefault="0042572C" w:rsidP="00DE6595">
            <w:pPr>
              <w:spacing w:after="0" w:line="240" w:lineRule="auto"/>
              <w:rPr>
                <w:rFonts w:asciiTheme="majorBidi" w:eastAsia="Times New Roman" w:hAnsiTheme="majorBidi" w:cstheme="majorBidi"/>
                <w:sz w:val="24"/>
                <w:szCs w:val="24"/>
              </w:rPr>
            </w:pPr>
          </w:p>
        </w:tc>
        <w:tc>
          <w:tcPr>
            <w:tcW w:w="1896" w:type="dxa"/>
            <w:tcBorders>
              <w:top w:val="single" w:sz="12" w:space="0" w:color="auto"/>
              <w:bottom w:val="single" w:sz="12" w:space="0" w:color="auto"/>
            </w:tcBorders>
            <w:noWrap/>
            <w:vAlign w:val="center"/>
            <w:hideMark/>
          </w:tcPr>
          <w:p w14:paraId="46EDAA87"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Yes (n = 28)</w:t>
            </w:r>
          </w:p>
        </w:tc>
        <w:tc>
          <w:tcPr>
            <w:tcW w:w="1652" w:type="dxa"/>
            <w:tcBorders>
              <w:top w:val="single" w:sz="12" w:space="0" w:color="auto"/>
              <w:bottom w:val="single" w:sz="12" w:space="0" w:color="auto"/>
            </w:tcBorders>
            <w:noWrap/>
            <w:vAlign w:val="center"/>
            <w:hideMark/>
          </w:tcPr>
          <w:p w14:paraId="26B3D9E2"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No (n = 22)</w:t>
            </w:r>
          </w:p>
        </w:tc>
        <w:tc>
          <w:tcPr>
            <w:tcW w:w="1013" w:type="dxa"/>
            <w:tcBorders>
              <w:bottom w:val="single" w:sz="12" w:space="0" w:color="auto"/>
            </w:tcBorders>
            <w:noWrap/>
            <w:vAlign w:val="center"/>
            <w:hideMark/>
          </w:tcPr>
          <w:p w14:paraId="5CBA6899"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P-value</w:t>
            </w:r>
          </w:p>
        </w:tc>
      </w:tr>
      <w:tr w:rsidR="0042572C" w:rsidRPr="0011555A" w14:paraId="63899776" w14:textId="77777777" w:rsidTr="00DE6595">
        <w:trPr>
          <w:trHeight w:val="310"/>
        </w:trPr>
        <w:tc>
          <w:tcPr>
            <w:tcW w:w="4030" w:type="dxa"/>
            <w:noWrap/>
            <w:vAlign w:val="bottom"/>
            <w:hideMark/>
          </w:tcPr>
          <w:p w14:paraId="4FC38620"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Need for analgesia</w:t>
            </w:r>
          </w:p>
        </w:tc>
        <w:tc>
          <w:tcPr>
            <w:tcW w:w="1816" w:type="dxa"/>
            <w:noWrap/>
            <w:vAlign w:val="center"/>
            <w:hideMark/>
          </w:tcPr>
          <w:p w14:paraId="1AFD51F8"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1896" w:type="dxa"/>
            <w:noWrap/>
            <w:vAlign w:val="center"/>
            <w:hideMark/>
          </w:tcPr>
          <w:p w14:paraId="033E507E"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28 (100)</w:t>
            </w:r>
          </w:p>
        </w:tc>
        <w:tc>
          <w:tcPr>
            <w:tcW w:w="1652" w:type="dxa"/>
            <w:noWrap/>
            <w:vAlign w:val="center"/>
            <w:hideMark/>
          </w:tcPr>
          <w:p w14:paraId="08A2AA7F"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9 (40.9)</w:t>
            </w:r>
          </w:p>
        </w:tc>
        <w:tc>
          <w:tcPr>
            <w:tcW w:w="1013" w:type="dxa"/>
            <w:noWrap/>
            <w:vAlign w:val="center"/>
            <w:hideMark/>
          </w:tcPr>
          <w:p w14:paraId="637390DF"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lt;0.001*</w:t>
            </w:r>
          </w:p>
        </w:tc>
      </w:tr>
      <w:tr w:rsidR="0042572C" w:rsidRPr="0011555A" w14:paraId="43C305D5" w14:textId="77777777" w:rsidTr="00DE6595">
        <w:trPr>
          <w:trHeight w:val="310"/>
        </w:trPr>
        <w:tc>
          <w:tcPr>
            <w:tcW w:w="4030" w:type="dxa"/>
            <w:noWrap/>
            <w:vAlign w:val="bottom"/>
            <w:hideMark/>
          </w:tcPr>
          <w:p w14:paraId="30848055"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Time to 1</w:t>
            </w:r>
            <w:r w:rsidRPr="0011555A">
              <w:rPr>
                <w:rFonts w:asciiTheme="majorBidi" w:eastAsia="Times New Roman" w:hAnsiTheme="majorBidi" w:cstheme="majorBidi"/>
                <w:b/>
                <w:bCs/>
                <w:color w:val="000000"/>
                <w:sz w:val="24"/>
                <w:szCs w:val="24"/>
                <w:vertAlign w:val="superscript"/>
              </w:rPr>
              <w:t>st</w:t>
            </w:r>
            <w:r w:rsidRPr="0011555A">
              <w:rPr>
                <w:rFonts w:asciiTheme="majorBidi" w:eastAsia="Times New Roman" w:hAnsiTheme="majorBidi" w:cstheme="majorBidi"/>
                <w:b/>
                <w:bCs/>
                <w:color w:val="000000"/>
                <w:sz w:val="24"/>
                <w:szCs w:val="24"/>
              </w:rPr>
              <w:t xml:space="preserve"> analgesia (h)</w:t>
            </w:r>
          </w:p>
        </w:tc>
        <w:tc>
          <w:tcPr>
            <w:tcW w:w="1816" w:type="dxa"/>
            <w:noWrap/>
            <w:vAlign w:val="center"/>
            <w:hideMark/>
          </w:tcPr>
          <w:p w14:paraId="663BF705"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Median (range)</w:t>
            </w:r>
          </w:p>
        </w:tc>
        <w:tc>
          <w:tcPr>
            <w:tcW w:w="1896" w:type="dxa"/>
            <w:noWrap/>
            <w:vAlign w:val="center"/>
            <w:hideMark/>
          </w:tcPr>
          <w:p w14:paraId="25807939"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8 (0.5 - 2.4)</w:t>
            </w:r>
          </w:p>
        </w:tc>
        <w:tc>
          <w:tcPr>
            <w:tcW w:w="1652" w:type="dxa"/>
            <w:noWrap/>
            <w:vAlign w:val="center"/>
            <w:hideMark/>
          </w:tcPr>
          <w:p w14:paraId="4CB74397"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3.8 (2.6 - 5.5)</w:t>
            </w:r>
          </w:p>
        </w:tc>
        <w:tc>
          <w:tcPr>
            <w:tcW w:w="1013" w:type="dxa"/>
            <w:noWrap/>
            <w:vAlign w:val="center"/>
            <w:hideMark/>
          </w:tcPr>
          <w:p w14:paraId="2DA8E76D"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lt;0.001*</w:t>
            </w:r>
          </w:p>
        </w:tc>
      </w:tr>
      <w:tr w:rsidR="0042572C" w:rsidRPr="0011555A" w14:paraId="144132B6" w14:textId="77777777" w:rsidTr="00DE6595">
        <w:trPr>
          <w:trHeight w:val="310"/>
        </w:trPr>
        <w:tc>
          <w:tcPr>
            <w:tcW w:w="4030" w:type="dxa"/>
            <w:noWrap/>
            <w:vAlign w:val="bottom"/>
            <w:hideMark/>
          </w:tcPr>
          <w:p w14:paraId="2BC38FED"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 xml:space="preserve">24h-morphine consumption </w:t>
            </w:r>
            <w:bookmarkStart w:id="3" w:name="OLE_LINK3"/>
            <w:r w:rsidRPr="0011555A">
              <w:rPr>
                <w:rFonts w:asciiTheme="majorBidi" w:eastAsia="Times New Roman" w:hAnsiTheme="majorBidi" w:cstheme="majorBidi"/>
                <w:b/>
                <w:bCs/>
                <w:color w:val="000000"/>
                <w:sz w:val="24"/>
                <w:szCs w:val="24"/>
              </w:rPr>
              <w:t>(mg/kg)</w:t>
            </w:r>
            <w:bookmarkEnd w:id="3"/>
          </w:p>
        </w:tc>
        <w:tc>
          <w:tcPr>
            <w:tcW w:w="1816" w:type="dxa"/>
            <w:noWrap/>
            <w:vAlign w:val="center"/>
            <w:hideMark/>
          </w:tcPr>
          <w:p w14:paraId="08753EE2"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Median (range)</w:t>
            </w:r>
          </w:p>
        </w:tc>
        <w:tc>
          <w:tcPr>
            <w:tcW w:w="1896" w:type="dxa"/>
            <w:noWrap/>
            <w:vAlign w:val="center"/>
            <w:hideMark/>
          </w:tcPr>
          <w:p w14:paraId="14FA1808"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0.2 (5.3 - 14.9)</w:t>
            </w:r>
          </w:p>
        </w:tc>
        <w:tc>
          <w:tcPr>
            <w:tcW w:w="1652" w:type="dxa"/>
            <w:noWrap/>
            <w:vAlign w:val="center"/>
            <w:hideMark/>
          </w:tcPr>
          <w:p w14:paraId="597899A9"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 (0 - 4.5)</w:t>
            </w:r>
          </w:p>
        </w:tc>
        <w:tc>
          <w:tcPr>
            <w:tcW w:w="1013" w:type="dxa"/>
            <w:noWrap/>
            <w:vAlign w:val="center"/>
            <w:hideMark/>
          </w:tcPr>
          <w:p w14:paraId="02ABCF6D"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lt;0.001*</w:t>
            </w:r>
          </w:p>
        </w:tc>
      </w:tr>
      <w:tr w:rsidR="0042572C" w:rsidRPr="0011555A" w14:paraId="5AA0D48A" w14:textId="77777777" w:rsidTr="00DE6595">
        <w:trPr>
          <w:trHeight w:val="310"/>
        </w:trPr>
        <w:tc>
          <w:tcPr>
            <w:tcW w:w="4030" w:type="dxa"/>
            <w:noWrap/>
            <w:vAlign w:val="bottom"/>
            <w:hideMark/>
          </w:tcPr>
          <w:p w14:paraId="244326BF"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Complications</w:t>
            </w:r>
          </w:p>
        </w:tc>
        <w:tc>
          <w:tcPr>
            <w:tcW w:w="1816" w:type="dxa"/>
            <w:noWrap/>
            <w:vAlign w:val="center"/>
            <w:hideMark/>
          </w:tcPr>
          <w:p w14:paraId="3F322176"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p>
        </w:tc>
        <w:tc>
          <w:tcPr>
            <w:tcW w:w="1896" w:type="dxa"/>
            <w:noWrap/>
            <w:vAlign w:val="center"/>
            <w:hideMark/>
          </w:tcPr>
          <w:p w14:paraId="013A8EED"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c>
          <w:tcPr>
            <w:tcW w:w="1652" w:type="dxa"/>
            <w:noWrap/>
            <w:vAlign w:val="center"/>
            <w:hideMark/>
          </w:tcPr>
          <w:p w14:paraId="3E89D285"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c>
          <w:tcPr>
            <w:tcW w:w="1013" w:type="dxa"/>
            <w:noWrap/>
            <w:vAlign w:val="center"/>
            <w:hideMark/>
          </w:tcPr>
          <w:p w14:paraId="485E098A"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p>
        </w:tc>
      </w:tr>
      <w:tr w:rsidR="0042572C" w:rsidRPr="0011555A" w14:paraId="2810A476" w14:textId="77777777" w:rsidTr="00DE6595">
        <w:trPr>
          <w:trHeight w:val="310"/>
        </w:trPr>
        <w:tc>
          <w:tcPr>
            <w:tcW w:w="4030" w:type="dxa"/>
            <w:noWrap/>
            <w:vAlign w:val="bottom"/>
            <w:hideMark/>
          </w:tcPr>
          <w:p w14:paraId="67069111"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Nausea</w:t>
            </w:r>
          </w:p>
        </w:tc>
        <w:tc>
          <w:tcPr>
            <w:tcW w:w="1816" w:type="dxa"/>
            <w:noWrap/>
            <w:vAlign w:val="center"/>
            <w:hideMark/>
          </w:tcPr>
          <w:p w14:paraId="01F81857"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1896" w:type="dxa"/>
            <w:noWrap/>
            <w:vAlign w:val="center"/>
            <w:hideMark/>
          </w:tcPr>
          <w:p w14:paraId="25CA68F2"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 (3.6)</w:t>
            </w:r>
          </w:p>
        </w:tc>
        <w:tc>
          <w:tcPr>
            <w:tcW w:w="1652" w:type="dxa"/>
            <w:noWrap/>
            <w:vAlign w:val="center"/>
            <w:hideMark/>
          </w:tcPr>
          <w:p w14:paraId="6128CD41"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2 (9.1)</w:t>
            </w:r>
          </w:p>
        </w:tc>
        <w:tc>
          <w:tcPr>
            <w:tcW w:w="1013" w:type="dxa"/>
            <w:noWrap/>
            <w:vAlign w:val="center"/>
            <w:hideMark/>
          </w:tcPr>
          <w:p w14:paraId="75571013"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0.576</w:t>
            </w:r>
          </w:p>
        </w:tc>
      </w:tr>
      <w:tr w:rsidR="0042572C" w:rsidRPr="0011555A" w14:paraId="77403536" w14:textId="77777777" w:rsidTr="00DE6595">
        <w:trPr>
          <w:trHeight w:val="310"/>
        </w:trPr>
        <w:tc>
          <w:tcPr>
            <w:tcW w:w="4030" w:type="dxa"/>
            <w:noWrap/>
            <w:vAlign w:val="bottom"/>
            <w:hideMark/>
          </w:tcPr>
          <w:p w14:paraId="21820A93"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Vomiting</w:t>
            </w:r>
          </w:p>
        </w:tc>
        <w:tc>
          <w:tcPr>
            <w:tcW w:w="1816" w:type="dxa"/>
            <w:noWrap/>
            <w:vAlign w:val="center"/>
            <w:hideMark/>
          </w:tcPr>
          <w:p w14:paraId="14DC7CBA"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1896" w:type="dxa"/>
            <w:noWrap/>
            <w:vAlign w:val="center"/>
            <w:hideMark/>
          </w:tcPr>
          <w:p w14:paraId="69A99E72"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3 (10.7)</w:t>
            </w:r>
          </w:p>
        </w:tc>
        <w:tc>
          <w:tcPr>
            <w:tcW w:w="1652" w:type="dxa"/>
            <w:noWrap/>
            <w:vAlign w:val="center"/>
            <w:hideMark/>
          </w:tcPr>
          <w:p w14:paraId="2B306211"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 (4.5)</w:t>
            </w:r>
          </w:p>
        </w:tc>
        <w:tc>
          <w:tcPr>
            <w:tcW w:w="1013" w:type="dxa"/>
            <w:noWrap/>
            <w:vAlign w:val="center"/>
            <w:hideMark/>
          </w:tcPr>
          <w:p w14:paraId="7A2EFA2B"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0.621</w:t>
            </w:r>
          </w:p>
        </w:tc>
      </w:tr>
      <w:tr w:rsidR="0042572C" w:rsidRPr="0011555A" w14:paraId="31F2E14E" w14:textId="77777777" w:rsidTr="00DE6595">
        <w:trPr>
          <w:trHeight w:val="310"/>
        </w:trPr>
        <w:tc>
          <w:tcPr>
            <w:tcW w:w="4030" w:type="dxa"/>
            <w:tcBorders>
              <w:bottom w:val="nil"/>
            </w:tcBorders>
            <w:noWrap/>
            <w:vAlign w:val="bottom"/>
            <w:hideMark/>
          </w:tcPr>
          <w:p w14:paraId="7546408A"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Hospital length of stay (h)</w:t>
            </w:r>
          </w:p>
        </w:tc>
        <w:tc>
          <w:tcPr>
            <w:tcW w:w="1816" w:type="dxa"/>
            <w:tcBorders>
              <w:bottom w:val="nil"/>
            </w:tcBorders>
            <w:noWrap/>
            <w:vAlign w:val="center"/>
            <w:hideMark/>
          </w:tcPr>
          <w:p w14:paraId="2326EBF1"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Mean ±SD</w:t>
            </w:r>
          </w:p>
        </w:tc>
        <w:tc>
          <w:tcPr>
            <w:tcW w:w="1896" w:type="dxa"/>
            <w:tcBorders>
              <w:bottom w:val="nil"/>
            </w:tcBorders>
            <w:noWrap/>
            <w:vAlign w:val="center"/>
            <w:hideMark/>
          </w:tcPr>
          <w:p w14:paraId="27362F21"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5 ±2</w:t>
            </w:r>
          </w:p>
        </w:tc>
        <w:tc>
          <w:tcPr>
            <w:tcW w:w="1652" w:type="dxa"/>
            <w:tcBorders>
              <w:bottom w:val="nil"/>
            </w:tcBorders>
            <w:noWrap/>
            <w:vAlign w:val="center"/>
            <w:hideMark/>
          </w:tcPr>
          <w:p w14:paraId="64BACFC4"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5 ±1</w:t>
            </w:r>
          </w:p>
        </w:tc>
        <w:tc>
          <w:tcPr>
            <w:tcW w:w="1013" w:type="dxa"/>
            <w:tcBorders>
              <w:bottom w:val="nil"/>
            </w:tcBorders>
            <w:noWrap/>
            <w:vAlign w:val="center"/>
            <w:hideMark/>
          </w:tcPr>
          <w:p w14:paraId="6DC176AE"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0.614</w:t>
            </w:r>
          </w:p>
        </w:tc>
      </w:tr>
      <w:tr w:rsidR="0042572C" w:rsidRPr="0011555A" w14:paraId="649DC447" w14:textId="77777777" w:rsidTr="00DE6595">
        <w:trPr>
          <w:trHeight w:val="310"/>
        </w:trPr>
        <w:tc>
          <w:tcPr>
            <w:tcW w:w="4030" w:type="dxa"/>
            <w:tcBorders>
              <w:top w:val="nil"/>
              <w:bottom w:val="nil"/>
            </w:tcBorders>
            <w:noWrap/>
            <w:vAlign w:val="bottom"/>
            <w:hideMark/>
          </w:tcPr>
          <w:p w14:paraId="4DBA3CFC"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Patients' satisfaction</w:t>
            </w:r>
          </w:p>
        </w:tc>
        <w:tc>
          <w:tcPr>
            <w:tcW w:w="1816" w:type="dxa"/>
            <w:tcBorders>
              <w:top w:val="nil"/>
              <w:bottom w:val="nil"/>
            </w:tcBorders>
            <w:noWrap/>
            <w:vAlign w:val="center"/>
            <w:hideMark/>
          </w:tcPr>
          <w:p w14:paraId="7CC26C9B"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p>
        </w:tc>
        <w:tc>
          <w:tcPr>
            <w:tcW w:w="1896" w:type="dxa"/>
            <w:tcBorders>
              <w:top w:val="nil"/>
              <w:bottom w:val="nil"/>
            </w:tcBorders>
            <w:noWrap/>
            <w:vAlign w:val="center"/>
            <w:hideMark/>
          </w:tcPr>
          <w:p w14:paraId="49CD6713"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c>
          <w:tcPr>
            <w:tcW w:w="1652" w:type="dxa"/>
            <w:tcBorders>
              <w:top w:val="nil"/>
              <w:bottom w:val="nil"/>
            </w:tcBorders>
            <w:noWrap/>
            <w:vAlign w:val="center"/>
            <w:hideMark/>
          </w:tcPr>
          <w:p w14:paraId="67F82BFA"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c>
          <w:tcPr>
            <w:tcW w:w="1013" w:type="dxa"/>
            <w:tcBorders>
              <w:top w:val="nil"/>
              <w:bottom w:val="nil"/>
            </w:tcBorders>
            <w:noWrap/>
            <w:vAlign w:val="center"/>
            <w:hideMark/>
          </w:tcPr>
          <w:p w14:paraId="36BBFB20"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p>
        </w:tc>
      </w:tr>
      <w:tr w:rsidR="0042572C" w:rsidRPr="0011555A" w14:paraId="182E5682" w14:textId="77777777" w:rsidTr="00DE6595">
        <w:trPr>
          <w:trHeight w:val="310"/>
        </w:trPr>
        <w:tc>
          <w:tcPr>
            <w:tcW w:w="4030" w:type="dxa"/>
            <w:tcBorders>
              <w:top w:val="nil"/>
              <w:bottom w:val="nil"/>
            </w:tcBorders>
            <w:noWrap/>
            <w:vAlign w:val="bottom"/>
            <w:hideMark/>
          </w:tcPr>
          <w:p w14:paraId="137FC6D7"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Very satisfied</w:t>
            </w:r>
          </w:p>
        </w:tc>
        <w:tc>
          <w:tcPr>
            <w:tcW w:w="1816" w:type="dxa"/>
            <w:tcBorders>
              <w:top w:val="nil"/>
              <w:bottom w:val="nil"/>
            </w:tcBorders>
            <w:noWrap/>
            <w:vAlign w:val="center"/>
            <w:hideMark/>
          </w:tcPr>
          <w:p w14:paraId="27FBE0ED"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1896" w:type="dxa"/>
            <w:tcBorders>
              <w:top w:val="nil"/>
              <w:bottom w:val="nil"/>
            </w:tcBorders>
            <w:noWrap/>
            <w:vAlign w:val="center"/>
            <w:hideMark/>
          </w:tcPr>
          <w:p w14:paraId="04F0AE21"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5 (17.9)</w:t>
            </w:r>
          </w:p>
        </w:tc>
        <w:tc>
          <w:tcPr>
            <w:tcW w:w="1652" w:type="dxa"/>
            <w:tcBorders>
              <w:top w:val="nil"/>
              <w:bottom w:val="nil"/>
            </w:tcBorders>
            <w:noWrap/>
            <w:vAlign w:val="center"/>
            <w:hideMark/>
          </w:tcPr>
          <w:p w14:paraId="2054ED26"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3 (13.6)</w:t>
            </w:r>
          </w:p>
        </w:tc>
        <w:tc>
          <w:tcPr>
            <w:tcW w:w="1013" w:type="dxa"/>
            <w:tcBorders>
              <w:top w:val="nil"/>
              <w:bottom w:val="nil"/>
            </w:tcBorders>
            <w:noWrap/>
            <w:vAlign w:val="center"/>
            <w:hideMark/>
          </w:tcPr>
          <w:p w14:paraId="751A9761"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0.203</w:t>
            </w:r>
          </w:p>
        </w:tc>
      </w:tr>
      <w:tr w:rsidR="0042572C" w:rsidRPr="0011555A" w14:paraId="4FFE4D75" w14:textId="77777777" w:rsidTr="00DE6595">
        <w:trPr>
          <w:trHeight w:val="310"/>
        </w:trPr>
        <w:tc>
          <w:tcPr>
            <w:tcW w:w="4030" w:type="dxa"/>
            <w:tcBorders>
              <w:top w:val="nil"/>
              <w:bottom w:val="nil"/>
            </w:tcBorders>
            <w:noWrap/>
            <w:vAlign w:val="bottom"/>
            <w:hideMark/>
          </w:tcPr>
          <w:p w14:paraId="44B96CDA"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Satisfied</w:t>
            </w:r>
          </w:p>
        </w:tc>
        <w:tc>
          <w:tcPr>
            <w:tcW w:w="1816" w:type="dxa"/>
            <w:tcBorders>
              <w:top w:val="nil"/>
              <w:bottom w:val="nil"/>
            </w:tcBorders>
            <w:noWrap/>
            <w:vAlign w:val="center"/>
            <w:hideMark/>
          </w:tcPr>
          <w:p w14:paraId="1891C6CE"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1896" w:type="dxa"/>
            <w:tcBorders>
              <w:top w:val="nil"/>
              <w:bottom w:val="nil"/>
            </w:tcBorders>
            <w:noWrap/>
            <w:vAlign w:val="center"/>
            <w:hideMark/>
          </w:tcPr>
          <w:p w14:paraId="2B849DFC"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1 (39.3)</w:t>
            </w:r>
          </w:p>
        </w:tc>
        <w:tc>
          <w:tcPr>
            <w:tcW w:w="1652" w:type="dxa"/>
            <w:tcBorders>
              <w:top w:val="nil"/>
              <w:bottom w:val="nil"/>
            </w:tcBorders>
            <w:noWrap/>
            <w:vAlign w:val="center"/>
            <w:hideMark/>
          </w:tcPr>
          <w:p w14:paraId="19AD9B86"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0 (45.5)</w:t>
            </w:r>
          </w:p>
        </w:tc>
        <w:tc>
          <w:tcPr>
            <w:tcW w:w="1013" w:type="dxa"/>
            <w:tcBorders>
              <w:top w:val="nil"/>
              <w:bottom w:val="nil"/>
            </w:tcBorders>
            <w:noWrap/>
            <w:vAlign w:val="center"/>
            <w:hideMark/>
          </w:tcPr>
          <w:p w14:paraId="34342864"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p>
        </w:tc>
      </w:tr>
      <w:tr w:rsidR="0042572C" w:rsidRPr="0011555A" w14:paraId="0FB731E5" w14:textId="77777777" w:rsidTr="00DE6595">
        <w:trPr>
          <w:trHeight w:val="310"/>
        </w:trPr>
        <w:tc>
          <w:tcPr>
            <w:tcW w:w="4030" w:type="dxa"/>
            <w:tcBorders>
              <w:top w:val="nil"/>
              <w:bottom w:val="nil"/>
            </w:tcBorders>
            <w:noWrap/>
            <w:vAlign w:val="bottom"/>
            <w:hideMark/>
          </w:tcPr>
          <w:p w14:paraId="69EE6621"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Neutral</w:t>
            </w:r>
          </w:p>
        </w:tc>
        <w:tc>
          <w:tcPr>
            <w:tcW w:w="1816" w:type="dxa"/>
            <w:tcBorders>
              <w:top w:val="nil"/>
              <w:bottom w:val="nil"/>
            </w:tcBorders>
            <w:noWrap/>
            <w:vAlign w:val="center"/>
            <w:hideMark/>
          </w:tcPr>
          <w:p w14:paraId="79D0FE04"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1896" w:type="dxa"/>
            <w:tcBorders>
              <w:top w:val="nil"/>
              <w:bottom w:val="nil"/>
            </w:tcBorders>
            <w:noWrap/>
            <w:vAlign w:val="center"/>
            <w:hideMark/>
          </w:tcPr>
          <w:p w14:paraId="61ADCD39"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4 (14.3)</w:t>
            </w:r>
          </w:p>
        </w:tc>
        <w:tc>
          <w:tcPr>
            <w:tcW w:w="1652" w:type="dxa"/>
            <w:tcBorders>
              <w:top w:val="nil"/>
              <w:bottom w:val="nil"/>
            </w:tcBorders>
            <w:noWrap/>
            <w:vAlign w:val="center"/>
            <w:hideMark/>
          </w:tcPr>
          <w:p w14:paraId="63A6E197"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7 (31.8)</w:t>
            </w:r>
          </w:p>
        </w:tc>
        <w:tc>
          <w:tcPr>
            <w:tcW w:w="1013" w:type="dxa"/>
            <w:tcBorders>
              <w:top w:val="nil"/>
              <w:bottom w:val="nil"/>
            </w:tcBorders>
            <w:noWrap/>
            <w:vAlign w:val="center"/>
            <w:hideMark/>
          </w:tcPr>
          <w:p w14:paraId="14294E8D"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p>
        </w:tc>
      </w:tr>
      <w:tr w:rsidR="0042572C" w:rsidRPr="0011555A" w14:paraId="409FAEFD" w14:textId="77777777" w:rsidTr="00DE6595">
        <w:trPr>
          <w:trHeight w:val="310"/>
        </w:trPr>
        <w:tc>
          <w:tcPr>
            <w:tcW w:w="4030" w:type="dxa"/>
            <w:tcBorders>
              <w:top w:val="nil"/>
              <w:bottom w:val="nil"/>
            </w:tcBorders>
            <w:noWrap/>
            <w:vAlign w:val="bottom"/>
            <w:hideMark/>
          </w:tcPr>
          <w:p w14:paraId="0201DA4A"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Dissatisfied</w:t>
            </w:r>
          </w:p>
        </w:tc>
        <w:tc>
          <w:tcPr>
            <w:tcW w:w="1816" w:type="dxa"/>
            <w:tcBorders>
              <w:top w:val="nil"/>
              <w:bottom w:val="nil"/>
            </w:tcBorders>
            <w:noWrap/>
            <w:vAlign w:val="center"/>
            <w:hideMark/>
          </w:tcPr>
          <w:p w14:paraId="1C1FEFEC"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1896" w:type="dxa"/>
            <w:tcBorders>
              <w:top w:val="nil"/>
              <w:bottom w:val="nil"/>
            </w:tcBorders>
            <w:noWrap/>
            <w:vAlign w:val="center"/>
            <w:hideMark/>
          </w:tcPr>
          <w:p w14:paraId="1043FC91"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3 (10.7)</w:t>
            </w:r>
          </w:p>
        </w:tc>
        <w:tc>
          <w:tcPr>
            <w:tcW w:w="1652" w:type="dxa"/>
            <w:tcBorders>
              <w:top w:val="nil"/>
              <w:bottom w:val="nil"/>
            </w:tcBorders>
            <w:noWrap/>
            <w:vAlign w:val="center"/>
            <w:hideMark/>
          </w:tcPr>
          <w:p w14:paraId="1B3D0A44"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2 (9.1)</w:t>
            </w:r>
          </w:p>
        </w:tc>
        <w:tc>
          <w:tcPr>
            <w:tcW w:w="1013" w:type="dxa"/>
            <w:tcBorders>
              <w:top w:val="nil"/>
              <w:bottom w:val="nil"/>
            </w:tcBorders>
            <w:noWrap/>
            <w:vAlign w:val="center"/>
            <w:hideMark/>
          </w:tcPr>
          <w:p w14:paraId="0FBF800A"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p>
        </w:tc>
      </w:tr>
      <w:tr w:rsidR="0042572C" w:rsidRPr="0011555A" w14:paraId="174F6761" w14:textId="77777777" w:rsidTr="00DE6595">
        <w:trPr>
          <w:trHeight w:val="310"/>
        </w:trPr>
        <w:tc>
          <w:tcPr>
            <w:tcW w:w="4030" w:type="dxa"/>
            <w:tcBorders>
              <w:top w:val="nil"/>
              <w:bottom w:val="nil"/>
            </w:tcBorders>
            <w:noWrap/>
            <w:vAlign w:val="bottom"/>
            <w:hideMark/>
          </w:tcPr>
          <w:p w14:paraId="4908F1F5"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Very dissatisfied</w:t>
            </w:r>
          </w:p>
        </w:tc>
        <w:tc>
          <w:tcPr>
            <w:tcW w:w="1816" w:type="dxa"/>
            <w:tcBorders>
              <w:top w:val="nil"/>
              <w:bottom w:val="nil"/>
            </w:tcBorders>
            <w:noWrap/>
            <w:vAlign w:val="center"/>
            <w:hideMark/>
          </w:tcPr>
          <w:p w14:paraId="773719DE"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1896" w:type="dxa"/>
            <w:tcBorders>
              <w:top w:val="nil"/>
              <w:bottom w:val="nil"/>
            </w:tcBorders>
            <w:noWrap/>
            <w:vAlign w:val="center"/>
            <w:hideMark/>
          </w:tcPr>
          <w:p w14:paraId="17E85FFF"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5 (17.9)</w:t>
            </w:r>
          </w:p>
        </w:tc>
        <w:tc>
          <w:tcPr>
            <w:tcW w:w="1652" w:type="dxa"/>
            <w:tcBorders>
              <w:top w:val="nil"/>
              <w:bottom w:val="nil"/>
            </w:tcBorders>
            <w:noWrap/>
            <w:vAlign w:val="center"/>
            <w:hideMark/>
          </w:tcPr>
          <w:p w14:paraId="48B78756"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 (0)</w:t>
            </w:r>
          </w:p>
        </w:tc>
        <w:tc>
          <w:tcPr>
            <w:tcW w:w="1013" w:type="dxa"/>
            <w:tcBorders>
              <w:top w:val="nil"/>
              <w:bottom w:val="nil"/>
            </w:tcBorders>
            <w:noWrap/>
            <w:vAlign w:val="center"/>
            <w:hideMark/>
          </w:tcPr>
          <w:p w14:paraId="43CFD5F1"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p>
        </w:tc>
      </w:tr>
      <w:tr w:rsidR="0042572C" w:rsidRPr="0011555A" w14:paraId="2E8E08E7" w14:textId="77777777" w:rsidTr="00DE6595">
        <w:trPr>
          <w:trHeight w:val="310"/>
        </w:trPr>
        <w:tc>
          <w:tcPr>
            <w:tcW w:w="4030" w:type="dxa"/>
            <w:tcBorders>
              <w:top w:val="nil"/>
              <w:bottom w:val="nil"/>
            </w:tcBorders>
            <w:noWrap/>
            <w:vAlign w:val="bottom"/>
            <w:hideMark/>
          </w:tcPr>
          <w:p w14:paraId="5C3DAC22"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Surgeons' satisfaction</w:t>
            </w:r>
          </w:p>
        </w:tc>
        <w:tc>
          <w:tcPr>
            <w:tcW w:w="1816" w:type="dxa"/>
            <w:tcBorders>
              <w:top w:val="nil"/>
              <w:bottom w:val="nil"/>
            </w:tcBorders>
            <w:noWrap/>
            <w:vAlign w:val="center"/>
            <w:hideMark/>
          </w:tcPr>
          <w:p w14:paraId="45018186"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p>
        </w:tc>
        <w:tc>
          <w:tcPr>
            <w:tcW w:w="1896" w:type="dxa"/>
            <w:tcBorders>
              <w:top w:val="nil"/>
              <w:bottom w:val="nil"/>
            </w:tcBorders>
            <w:noWrap/>
            <w:vAlign w:val="center"/>
            <w:hideMark/>
          </w:tcPr>
          <w:p w14:paraId="65D2BE1B"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c>
          <w:tcPr>
            <w:tcW w:w="1652" w:type="dxa"/>
            <w:tcBorders>
              <w:top w:val="nil"/>
              <w:bottom w:val="nil"/>
            </w:tcBorders>
            <w:noWrap/>
            <w:vAlign w:val="center"/>
            <w:hideMark/>
          </w:tcPr>
          <w:p w14:paraId="60D3F623"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c>
          <w:tcPr>
            <w:tcW w:w="1013" w:type="dxa"/>
            <w:tcBorders>
              <w:top w:val="nil"/>
              <w:bottom w:val="nil"/>
            </w:tcBorders>
            <w:noWrap/>
            <w:vAlign w:val="center"/>
            <w:hideMark/>
          </w:tcPr>
          <w:p w14:paraId="3E967EDF"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p>
        </w:tc>
      </w:tr>
      <w:tr w:rsidR="0042572C" w:rsidRPr="0011555A" w14:paraId="7BA9B384" w14:textId="77777777" w:rsidTr="00DE6595">
        <w:trPr>
          <w:trHeight w:val="310"/>
        </w:trPr>
        <w:tc>
          <w:tcPr>
            <w:tcW w:w="4030" w:type="dxa"/>
            <w:tcBorders>
              <w:top w:val="nil"/>
              <w:bottom w:val="nil"/>
            </w:tcBorders>
            <w:noWrap/>
            <w:vAlign w:val="bottom"/>
            <w:hideMark/>
          </w:tcPr>
          <w:p w14:paraId="19F8623B"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Very satisfied</w:t>
            </w:r>
          </w:p>
        </w:tc>
        <w:tc>
          <w:tcPr>
            <w:tcW w:w="1816" w:type="dxa"/>
            <w:tcBorders>
              <w:top w:val="nil"/>
              <w:bottom w:val="nil"/>
            </w:tcBorders>
            <w:noWrap/>
            <w:vAlign w:val="center"/>
            <w:hideMark/>
          </w:tcPr>
          <w:p w14:paraId="68DD42E1"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1896" w:type="dxa"/>
            <w:tcBorders>
              <w:top w:val="nil"/>
              <w:bottom w:val="nil"/>
            </w:tcBorders>
            <w:noWrap/>
            <w:vAlign w:val="center"/>
            <w:hideMark/>
          </w:tcPr>
          <w:p w14:paraId="0B5B9C97"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9 (32.1)</w:t>
            </w:r>
          </w:p>
        </w:tc>
        <w:tc>
          <w:tcPr>
            <w:tcW w:w="1652" w:type="dxa"/>
            <w:tcBorders>
              <w:top w:val="nil"/>
              <w:bottom w:val="nil"/>
            </w:tcBorders>
            <w:noWrap/>
            <w:vAlign w:val="center"/>
            <w:hideMark/>
          </w:tcPr>
          <w:p w14:paraId="54930114"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9 (40.9)</w:t>
            </w:r>
          </w:p>
        </w:tc>
        <w:tc>
          <w:tcPr>
            <w:tcW w:w="1013" w:type="dxa"/>
            <w:tcBorders>
              <w:top w:val="nil"/>
              <w:bottom w:val="nil"/>
            </w:tcBorders>
            <w:noWrap/>
            <w:vAlign w:val="center"/>
            <w:hideMark/>
          </w:tcPr>
          <w:p w14:paraId="269D4D42"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0.261</w:t>
            </w:r>
          </w:p>
        </w:tc>
      </w:tr>
      <w:tr w:rsidR="0042572C" w:rsidRPr="0011555A" w14:paraId="10355A9A" w14:textId="77777777" w:rsidTr="00DE6595">
        <w:trPr>
          <w:trHeight w:val="310"/>
        </w:trPr>
        <w:tc>
          <w:tcPr>
            <w:tcW w:w="4030" w:type="dxa"/>
            <w:tcBorders>
              <w:top w:val="nil"/>
              <w:bottom w:val="nil"/>
            </w:tcBorders>
            <w:noWrap/>
            <w:vAlign w:val="bottom"/>
            <w:hideMark/>
          </w:tcPr>
          <w:p w14:paraId="3858C74A"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Satisfied</w:t>
            </w:r>
          </w:p>
        </w:tc>
        <w:tc>
          <w:tcPr>
            <w:tcW w:w="1816" w:type="dxa"/>
            <w:tcBorders>
              <w:top w:val="nil"/>
              <w:bottom w:val="nil"/>
            </w:tcBorders>
            <w:noWrap/>
            <w:vAlign w:val="center"/>
            <w:hideMark/>
          </w:tcPr>
          <w:p w14:paraId="40E230EF"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1896" w:type="dxa"/>
            <w:tcBorders>
              <w:top w:val="nil"/>
              <w:bottom w:val="nil"/>
            </w:tcBorders>
            <w:noWrap/>
            <w:vAlign w:val="center"/>
            <w:hideMark/>
          </w:tcPr>
          <w:p w14:paraId="407C0C81"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7 (25)</w:t>
            </w:r>
          </w:p>
        </w:tc>
        <w:tc>
          <w:tcPr>
            <w:tcW w:w="1652" w:type="dxa"/>
            <w:tcBorders>
              <w:top w:val="nil"/>
              <w:bottom w:val="nil"/>
            </w:tcBorders>
            <w:noWrap/>
            <w:vAlign w:val="center"/>
            <w:hideMark/>
          </w:tcPr>
          <w:p w14:paraId="71F875DF"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9 (40.9)</w:t>
            </w:r>
          </w:p>
        </w:tc>
        <w:tc>
          <w:tcPr>
            <w:tcW w:w="1013" w:type="dxa"/>
            <w:tcBorders>
              <w:top w:val="nil"/>
              <w:bottom w:val="nil"/>
            </w:tcBorders>
            <w:noWrap/>
            <w:vAlign w:val="center"/>
            <w:hideMark/>
          </w:tcPr>
          <w:p w14:paraId="63CED103"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p>
        </w:tc>
      </w:tr>
      <w:tr w:rsidR="0042572C" w:rsidRPr="0011555A" w14:paraId="601453D4" w14:textId="77777777" w:rsidTr="00DE6595">
        <w:trPr>
          <w:trHeight w:val="310"/>
        </w:trPr>
        <w:tc>
          <w:tcPr>
            <w:tcW w:w="4030" w:type="dxa"/>
            <w:tcBorders>
              <w:top w:val="nil"/>
              <w:bottom w:val="nil"/>
            </w:tcBorders>
            <w:noWrap/>
            <w:vAlign w:val="bottom"/>
            <w:hideMark/>
          </w:tcPr>
          <w:p w14:paraId="69E178BF"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Neutral</w:t>
            </w:r>
          </w:p>
        </w:tc>
        <w:tc>
          <w:tcPr>
            <w:tcW w:w="1816" w:type="dxa"/>
            <w:tcBorders>
              <w:top w:val="nil"/>
              <w:bottom w:val="nil"/>
            </w:tcBorders>
            <w:noWrap/>
            <w:vAlign w:val="center"/>
            <w:hideMark/>
          </w:tcPr>
          <w:p w14:paraId="09E21713"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1896" w:type="dxa"/>
            <w:tcBorders>
              <w:top w:val="nil"/>
              <w:bottom w:val="nil"/>
            </w:tcBorders>
            <w:noWrap/>
            <w:vAlign w:val="center"/>
            <w:hideMark/>
          </w:tcPr>
          <w:p w14:paraId="419BE5A8"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7 (25)</w:t>
            </w:r>
          </w:p>
        </w:tc>
        <w:tc>
          <w:tcPr>
            <w:tcW w:w="1652" w:type="dxa"/>
            <w:tcBorders>
              <w:top w:val="nil"/>
              <w:bottom w:val="nil"/>
            </w:tcBorders>
            <w:noWrap/>
            <w:vAlign w:val="center"/>
            <w:hideMark/>
          </w:tcPr>
          <w:p w14:paraId="14C628E3"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4 (18.2)</w:t>
            </w:r>
          </w:p>
        </w:tc>
        <w:tc>
          <w:tcPr>
            <w:tcW w:w="1013" w:type="dxa"/>
            <w:tcBorders>
              <w:top w:val="nil"/>
              <w:bottom w:val="nil"/>
            </w:tcBorders>
            <w:noWrap/>
            <w:vAlign w:val="center"/>
            <w:hideMark/>
          </w:tcPr>
          <w:p w14:paraId="111B518D"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p>
        </w:tc>
      </w:tr>
      <w:tr w:rsidR="0042572C" w:rsidRPr="0011555A" w14:paraId="7F585BE2" w14:textId="77777777" w:rsidTr="00DE6595">
        <w:trPr>
          <w:trHeight w:val="310"/>
        </w:trPr>
        <w:tc>
          <w:tcPr>
            <w:tcW w:w="4030" w:type="dxa"/>
            <w:tcBorders>
              <w:top w:val="nil"/>
              <w:bottom w:val="nil"/>
            </w:tcBorders>
            <w:noWrap/>
            <w:vAlign w:val="bottom"/>
            <w:hideMark/>
          </w:tcPr>
          <w:p w14:paraId="06E0E268"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Dissatisfied</w:t>
            </w:r>
          </w:p>
        </w:tc>
        <w:tc>
          <w:tcPr>
            <w:tcW w:w="1816" w:type="dxa"/>
            <w:tcBorders>
              <w:top w:val="nil"/>
              <w:bottom w:val="nil"/>
            </w:tcBorders>
            <w:noWrap/>
            <w:vAlign w:val="center"/>
            <w:hideMark/>
          </w:tcPr>
          <w:p w14:paraId="7C5A62F4"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1896" w:type="dxa"/>
            <w:tcBorders>
              <w:top w:val="nil"/>
              <w:bottom w:val="nil"/>
            </w:tcBorders>
            <w:noWrap/>
            <w:vAlign w:val="center"/>
            <w:hideMark/>
          </w:tcPr>
          <w:p w14:paraId="32932D2B"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4 (14.3)</w:t>
            </w:r>
          </w:p>
        </w:tc>
        <w:tc>
          <w:tcPr>
            <w:tcW w:w="1652" w:type="dxa"/>
            <w:tcBorders>
              <w:top w:val="nil"/>
              <w:bottom w:val="nil"/>
            </w:tcBorders>
            <w:noWrap/>
            <w:vAlign w:val="center"/>
            <w:hideMark/>
          </w:tcPr>
          <w:p w14:paraId="53388E48"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 (0)</w:t>
            </w:r>
          </w:p>
        </w:tc>
        <w:tc>
          <w:tcPr>
            <w:tcW w:w="1013" w:type="dxa"/>
            <w:tcBorders>
              <w:top w:val="nil"/>
              <w:bottom w:val="nil"/>
            </w:tcBorders>
            <w:noWrap/>
            <w:vAlign w:val="center"/>
            <w:hideMark/>
          </w:tcPr>
          <w:p w14:paraId="3BB73AD2"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p>
        </w:tc>
      </w:tr>
      <w:tr w:rsidR="0042572C" w:rsidRPr="0011555A" w14:paraId="5E565EC1" w14:textId="77777777" w:rsidTr="00DE6595">
        <w:trPr>
          <w:trHeight w:val="310"/>
        </w:trPr>
        <w:tc>
          <w:tcPr>
            <w:tcW w:w="4030" w:type="dxa"/>
            <w:tcBorders>
              <w:top w:val="nil"/>
              <w:bottom w:val="single" w:sz="12" w:space="0" w:color="auto"/>
            </w:tcBorders>
            <w:noWrap/>
            <w:vAlign w:val="bottom"/>
            <w:hideMark/>
          </w:tcPr>
          <w:p w14:paraId="7BC9E5E2"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Very dissatisfied</w:t>
            </w:r>
          </w:p>
        </w:tc>
        <w:tc>
          <w:tcPr>
            <w:tcW w:w="1816" w:type="dxa"/>
            <w:tcBorders>
              <w:top w:val="nil"/>
              <w:bottom w:val="single" w:sz="12" w:space="0" w:color="auto"/>
            </w:tcBorders>
            <w:noWrap/>
            <w:vAlign w:val="center"/>
            <w:hideMark/>
          </w:tcPr>
          <w:p w14:paraId="0B8507D1" w14:textId="77777777" w:rsidR="0042572C" w:rsidRPr="0011555A" w:rsidRDefault="0042572C" w:rsidP="00DE6595">
            <w:pPr>
              <w:spacing w:after="0" w:line="240" w:lineRule="auto"/>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n (%)</w:t>
            </w:r>
          </w:p>
        </w:tc>
        <w:tc>
          <w:tcPr>
            <w:tcW w:w="1896" w:type="dxa"/>
            <w:tcBorders>
              <w:top w:val="nil"/>
              <w:bottom w:val="single" w:sz="12" w:space="0" w:color="auto"/>
            </w:tcBorders>
            <w:noWrap/>
            <w:vAlign w:val="center"/>
            <w:hideMark/>
          </w:tcPr>
          <w:p w14:paraId="09898205"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 (3.6)</w:t>
            </w:r>
          </w:p>
        </w:tc>
        <w:tc>
          <w:tcPr>
            <w:tcW w:w="1652" w:type="dxa"/>
            <w:tcBorders>
              <w:top w:val="nil"/>
              <w:bottom w:val="single" w:sz="12" w:space="0" w:color="auto"/>
            </w:tcBorders>
            <w:noWrap/>
            <w:vAlign w:val="center"/>
            <w:hideMark/>
          </w:tcPr>
          <w:p w14:paraId="7B4DA9EB"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 (0)</w:t>
            </w:r>
          </w:p>
        </w:tc>
        <w:tc>
          <w:tcPr>
            <w:tcW w:w="1013" w:type="dxa"/>
            <w:tcBorders>
              <w:top w:val="nil"/>
              <w:bottom w:val="single" w:sz="12" w:space="0" w:color="auto"/>
            </w:tcBorders>
            <w:noWrap/>
            <w:vAlign w:val="center"/>
            <w:hideMark/>
          </w:tcPr>
          <w:p w14:paraId="6D7C8DBC"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p>
        </w:tc>
      </w:tr>
    </w:tbl>
    <w:p w14:paraId="327DFCE3" w14:textId="77777777" w:rsidR="0042572C" w:rsidRPr="0011555A" w:rsidRDefault="0042572C" w:rsidP="0042572C">
      <w:pPr>
        <w:pStyle w:val="F-note"/>
        <w:ind w:left="-630"/>
        <w:jc w:val="left"/>
        <w:rPr>
          <w:rFonts w:eastAsia="Aptos"/>
        </w:rPr>
      </w:pPr>
      <w:r w:rsidRPr="0011555A">
        <w:rPr>
          <w:rFonts w:eastAsia="Aptos"/>
        </w:rPr>
        <w:t>n: number, h: hours, mg: milligrams, kg: kilograms, *: Significant P-value.</w:t>
      </w:r>
    </w:p>
    <w:p w14:paraId="265B6416" w14:textId="77777777" w:rsidR="0042572C" w:rsidRPr="0011555A" w:rsidRDefault="0042572C" w:rsidP="0042572C">
      <w:pPr>
        <w:spacing w:line="278" w:lineRule="auto"/>
        <w:rPr>
          <w:rFonts w:ascii="Times New Roman" w:eastAsia="Calibri" w:hAnsi="Times New Roman" w:cs="Times New Roman"/>
          <w:sz w:val="24"/>
          <w:szCs w:val="24"/>
        </w:rPr>
      </w:pPr>
      <w:r w:rsidRPr="0011555A">
        <w:br w:type="page"/>
      </w:r>
    </w:p>
    <w:p w14:paraId="1B1B6EBF" w14:textId="77777777" w:rsidR="0042572C" w:rsidRPr="0011555A" w:rsidRDefault="0042572C" w:rsidP="0042572C">
      <w:pPr>
        <w:pStyle w:val="Caption"/>
        <w:ind w:right="-720"/>
        <w:jc w:val="both"/>
        <w:rPr>
          <w:rFonts w:eastAsia="Aptos"/>
        </w:rPr>
      </w:pPr>
      <w:r w:rsidRPr="0011555A">
        <w:rPr>
          <w:rFonts w:eastAsia="Aptos"/>
        </w:rPr>
        <w:lastRenderedPageBreak/>
        <w:t>Table 5: Multivariate logistic regression analysis to predict the need for tourniquet application and general anesthesia.</w:t>
      </w:r>
    </w:p>
    <w:tbl>
      <w:tblPr>
        <w:tblW w:w="5144" w:type="pct"/>
        <w:tblBorders>
          <w:top w:val="single" w:sz="12" w:space="0" w:color="auto"/>
          <w:bottom w:val="single" w:sz="12" w:space="0" w:color="auto"/>
        </w:tblBorders>
        <w:tblLook w:val="04A0" w:firstRow="1" w:lastRow="0" w:firstColumn="1" w:lastColumn="0" w:noHBand="0" w:noVBand="1"/>
      </w:tblPr>
      <w:tblGrid>
        <w:gridCol w:w="1890"/>
        <w:gridCol w:w="2616"/>
        <w:gridCol w:w="990"/>
        <w:gridCol w:w="222"/>
        <w:gridCol w:w="2616"/>
        <w:gridCol w:w="990"/>
      </w:tblGrid>
      <w:tr w:rsidR="0042572C" w:rsidRPr="0011555A" w14:paraId="2BEB7D0B" w14:textId="77777777" w:rsidTr="00DE6595">
        <w:trPr>
          <w:trHeight w:val="310"/>
        </w:trPr>
        <w:tc>
          <w:tcPr>
            <w:tcW w:w="981" w:type="pct"/>
            <w:noWrap/>
            <w:vAlign w:val="center"/>
            <w:hideMark/>
          </w:tcPr>
          <w:p w14:paraId="06744532" w14:textId="77777777" w:rsidR="0042572C" w:rsidRPr="0011555A" w:rsidRDefault="0042572C" w:rsidP="00DE6595">
            <w:pPr>
              <w:spacing w:after="0" w:line="240" w:lineRule="auto"/>
              <w:rPr>
                <w:rFonts w:asciiTheme="majorBidi" w:eastAsia="Times New Roman" w:hAnsiTheme="majorBidi" w:cstheme="majorBidi"/>
                <w:sz w:val="24"/>
                <w:szCs w:val="24"/>
              </w:rPr>
            </w:pPr>
          </w:p>
        </w:tc>
        <w:tc>
          <w:tcPr>
            <w:tcW w:w="2015" w:type="pct"/>
            <w:gridSpan w:val="2"/>
            <w:tcBorders>
              <w:top w:val="single" w:sz="12" w:space="0" w:color="auto"/>
              <w:bottom w:val="single" w:sz="12" w:space="0" w:color="auto"/>
            </w:tcBorders>
            <w:noWrap/>
            <w:vAlign w:val="center"/>
            <w:hideMark/>
          </w:tcPr>
          <w:p w14:paraId="358F3E4C"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Tourniquets need</w:t>
            </w:r>
          </w:p>
        </w:tc>
        <w:tc>
          <w:tcPr>
            <w:tcW w:w="129" w:type="pct"/>
            <w:noWrap/>
            <w:vAlign w:val="center"/>
            <w:hideMark/>
          </w:tcPr>
          <w:p w14:paraId="5355A6C0"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p>
        </w:tc>
        <w:tc>
          <w:tcPr>
            <w:tcW w:w="1875" w:type="pct"/>
            <w:gridSpan w:val="2"/>
            <w:tcBorders>
              <w:top w:val="single" w:sz="12" w:space="0" w:color="auto"/>
              <w:bottom w:val="single" w:sz="12" w:space="0" w:color="auto"/>
            </w:tcBorders>
            <w:noWrap/>
            <w:vAlign w:val="center"/>
            <w:hideMark/>
          </w:tcPr>
          <w:p w14:paraId="17EAF5FC"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General anesthesia need</w:t>
            </w:r>
          </w:p>
        </w:tc>
      </w:tr>
      <w:tr w:rsidR="0042572C" w:rsidRPr="0011555A" w14:paraId="3C6521BF" w14:textId="77777777" w:rsidTr="00DE6595">
        <w:trPr>
          <w:trHeight w:val="310"/>
        </w:trPr>
        <w:tc>
          <w:tcPr>
            <w:tcW w:w="981" w:type="pct"/>
            <w:tcBorders>
              <w:bottom w:val="single" w:sz="12" w:space="0" w:color="auto"/>
            </w:tcBorders>
            <w:noWrap/>
            <w:vAlign w:val="center"/>
            <w:hideMark/>
          </w:tcPr>
          <w:p w14:paraId="0428E731"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p>
        </w:tc>
        <w:tc>
          <w:tcPr>
            <w:tcW w:w="1492" w:type="pct"/>
            <w:tcBorders>
              <w:top w:val="single" w:sz="12" w:space="0" w:color="auto"/>
              <w:bottom w:val="single" w:sz="12" w:space="0" w:color="auto"/>
            </w:tcBorders>
            <w:noWrap/>
            <w:vAlign w:val="center"/>
            <w:hideMark/>
          </w:tcPr>
          <w:p w14:paraId="3039EE43"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OR (95% CI)</w:t>
            </w:r>
          </w:p>
        </w:tc>
        <w:tc>
          <w:tcPr>
            <w:tcW w:w="522" w:type="pct"/>
            <w:tcBorders>
              <w:top w:val="single" w:sz="12" w:space="0" w:color="auto"/>
              <w:bottom w:val="single" w:sz="12" w:space="0" w:color="auto"/>
            </w:tcBorders>
            <w:noWrap/>
            <w:vAlign w:val="center"/>
            <w:hideMark/>
          </w:tcPr>
          <w:p w14:paraId="3976414E"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P-value</w:t>
            </w:r>
          </w:p>
        </w:tc>
        <w:tc>
          <w:tcPr>
            <w:tcW w:w="129" w:type="pct"/>
            <w:tcBorders>
              <w:bottom w:val="single" w:sz="12" w:space="0" w:color="auto"/>
            </w:tcBorders>
            <w:noWrap/>
            <w:vAlign w:val="center"/>
            <w:hideMark/>
          </w:tcPr>
          <w:p w14:paraId="08B41353"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p>
        </w:tc>
        <w:tc>
          <w:tcPr>
            <w:tcW w:w="1353" w:type="pct"/>
            <w:tcBorders>
              <w:top w:val="single" w:sz="12" w:space="0" w:color="auto"/>
              <w:bottom w:val="single" w:sz="12" w:space="0" w:color="auto"/>
            </w:tcBorders>
            <w:noWrap/>
            <w:vAlign w:val="center"/>
            <w:hideMark/>
          </w:tcPr>
          <w:p w14:paraId="7F55FD4A"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OR (95% CI)</w:t>
            </w:r>
          </w:p>
        </w:tc>
        <w:tc>
          <w:tcPr>
            <w:tcW w:w="522" w:type="pct"/>
            <w:tcBorders>
              <w:top w:val="single" w:sz="12" w:space="0" w:color="auto"/>
              <w:bottom w:val="single" w:sz="12" w:space="0" w:color="auto"/>
            </w:tcBorders>
            <w:noWrap/>
            <w:vAlign w:val="center"/>
            <w:hideMark/>
          </w:tcPr>
          <w:p w14:paraId="20E2EB2F"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P-value</w:t>
            </w:r>
          </w:p>
        </w:tc>
      </w:tr>
      <w:tr w:rsidR="0042572C" w:rsidRPr="0011555A" w14:paraId="4947F0AA" w14:textId="77777777" w:rsidTr="00DE6595">
        <w:trPr>
          <w:trHeight w:val="310"/>
        </w:trPr>
        <w:tc>
          <w:tcPr>
            <w:tcW w:w="981" w:type="pct"/>
            <w:tcBorders>
              <w:top w:val="single" w:sz="12" w:space="0" w:color="auto"/>
            </w:tcBorders>
            <w:noWrap/>
            <w:vAlign w:val="center"/>
            <w:hideMark/>
          </w:tcPr>
          <w:p w14:paraId="0ECC74A8"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Age (years)</w:t>
            </w:r>
          </w:p>
        </w:tc>
        <w:tc>
          <w:tcPr>
            <w:tcW w:w="1492" w:type="pct"/>
            <w:tcBorders>
              <w:top w:val="single" w:sz="12" w:space="0" w:color="auto"/>
            </w:tcBorders>
            <w:noWrap/>
            <w:vAlign w:val="center"/>
            <w:hideMark/>
          </w:tcPr>
          <w:p w14:paraId="54A40375"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051 (0.982 - 1.126)</w:t>
            </w:r>
          </w:p>
        </w:tc>
        <w:tc>
          <w:tcPr>
            <w:tcW w:w="522" w:type="pct"/>
            <w:tcBorders>
              <w:top w:val="single" w:sz="12" w:space="0" w:color="auto"/>
            </w:tcBorders>
            <w:noWrap/>
            <w:vAlign w:val="center"/>
            <w:hideMark/>
          </w:tcPr>
          <w:p w14:paraId="332582B6"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15</w:t>
            </w:r>
          </w:p>
        </w:tc>
        <w:tc>
          <w:tcPr>
            <w:tcW w:w="129" w:type="pct"/>
            <w:tcBorders>
              <w:top w:val="single" w:sz="12" w:space="0" w:color="auto"/>
            </w:tcBorders>
            <w:noWrap/>
            <w:vAlign w:val="center"/>
            <w:hideMark/>
          </w:tcPr>
          <w:p w14:paraId="4114467A"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c>
          <w:tcPr>
            <w:tcW w:w="1353" w:type="pct"/>
            <w:tcBorders>
              <w:top w:val="single" w:sz="12" w:space="0" w:color="auto"/>
            </w:tcBorders>
            <w:noWrap/>
            <w:vAlign w:val="center"/>
            <w:hideMark/>
          </w:tcPr>
          <w:p w14:paraId="41E07F4D"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065 (0.985 - 1.152)</w:t>
            </w:r>
          </w:p>
        </w:tc>
        <w:tc>
          <w:tcPr>
            <w:tcW w:w="522" w:type="pct"/>
            <w:tcBorders>
              <w:top w:val="single" w:sz="12" w:space="0" w:color="auto"/>
            </w:tcBorders>
            <w:noWrap/>
            <w:vAlign w:val="center"/>
            <w:hideMark/>
          </w:tcPr>
          <w:p w14:paraId="5C8083AA"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112</w:t>
            </w:r>
          </w:p>
        </w:tc>
      </w:tr>
      <w:tr w:rsidR="0042572C" w:rsidRPr="0011555A" w14:paraId="1BB4399A" w14:textId="77777777" w:rsidTr="00DE6595">
        <w:trPr>
          <w:trHeight w:val="310"/>
        </w:trPr>
        <w:tc>
          <w:tcPr>
            <w:tcW w:w="981" w:type="pct"/>
            <w:noWrap/>
            <w:vAlign w:val="center"/>
            <w:hideMark/>
          </w:tcPr>
          <w:p w14:paraId="67E896C7"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Sex</w:t>
            </w:r>
          </w:p>
        </w:tc>
        <w:tc>
          <w:tcPr>
            <w:tcW w:w="1492" w:type="pct"/>
            <w:noWrap/>
            <w:vAlign w:val="center"/>
            <w:hideMark/>
          </w:tcPr>
          <w:p w14:paraId="60ED3525"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389 (0.289 - 6.666)</w:t>
            </w:r>
          </w:p>
        </w:tc>
        <w:tc>
          <w:tcPr>
            <w:tcW w:w="522" w:type="pct"/>
            <w:noWrap/>
            <w:vAlign w:val="center"/>
            <w:hideMark/>
          </w:tcPr>
          <w:p w14:paraId="071CB904"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681</w:t>
            </w:r>
          </w:p>
        </w:tc>
        <w:tc>
          <w:tcPr>
            <w:tcW w:w="129" w:type="pct"/>
            <w:noWrap/>
            <w:vAlign w:val="center"/>
            <w:hideMark/>
          </w:tcPr>
          <w:p w14:paraId="73F2897E"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c>
          <w:tcPr>
            <w:tcW w:w="1353" w:type="pct"/>
            <w:noWrap/>
            <w:vAlign w:val="center"/>
            <w:hideMark/>
          </w:tcPr>
          <w:p w14:paraId="3A91AC12"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3.398 (0.541 - 21.351)</w:t>
            </w:r>
          </w:p>
        </w:tc>
        <w:tc>
          <w:tcPr>
            <w:tcW w:w="522" w:type="pct"/>
            <w:noWrap/>
            <w:vAlign w:val="center"/>
            <w:hideMark/>
          </w:tcPr>
          <w:p w14:paraId="01830DC7"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192</w:t>
            </w:r>
          </w:p>
        </w:tc>
      </w:tr>
      <w:tr w:rsidR="0042572C" w:rsidRPr="0011555A" w14:paraId="60000CB2" w14:textId="77777777" w:rsidTr="00DE6595">
        <w:trPr>
          <w:trHeight w:val="310"/>
        </w:trPr>
        <w:tc>
          <w:tcPr>
            <w:tcW w:w="981" w:type="pct"/>
            <w:noWrap/>
            <w:vAlign w:val="center"/>
            <w:hideMark/>
          </w:tcPr>
          <w:p w14:paraId="6C128629"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ASA</w:t>
            </w:r>
          </w:p>
        </w:tc>
        <w:tc>
          <w:tcPr>
            <w:tcW w:w="1492" w:type="pct"/>
            <w:noWrap/>
            <w:vAlign w:val="center"/>
            <w:hideMark/>
          </w:tcPr>
          <w:p w14:paraId="1DB1C799"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613 (0.193 - 13.482)</w:t>
            </w:r>
          </w:p>
        </w:tc>
        <w:tc>
          <w:tcPr>
            <w:tcW w:w="522" w:type="pct"/>
            <w:noWrap/>
            <w:vAlign w:val="center"/>
            <w:hideMark/>
          </w:tcPr>
          <w:p w14:paraId="4842FBA5"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659</w:t>
            </w:r>
          </w:p>
        </w:tc>
        <w:tc>
          <w:tcPr>
            <w:tcW w:w="129" w:type="pct"/>
            <w:noWrap/>
            <w:vAlign w:val="center"/>
            <w:hideMark/>
          </w:tcPr>
          <w:p w14:paraId="4CBCB239"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c>
          <w:tcPr>
            <w:tcW w:w="1353" w:type="pct"/>
            <w:noWrap/>
            <w:vAlign w:val="center"/>
            <w:hideMark/>
          </w:tcPr>
          <w:p w14:paraId="7E0E00E8"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984 (0.226 - 17.442)</w:t>
            </w:r>
          </w:p>
        </w:tc>
        <w:tc>
          <w:tcPr>
            <w:tcW w:w="522" w:type="pct"/>
            <w:noWrap/>
            <w:vAlign w:val="center"/>
            <w:hideMark/>
          </w:tcPr>
          <w:p w14:paraId="7A45BA11"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537</w:t>
            </w:r>
          </w:p>
        </w:tc>
      </w:tr>
      <w:tr w:rsidR="0042572C" w:rsidRPr="0011555A" w14:paraId="52B59F67" w14:textId="77777777" w:rsidTr="00DE6595">
        <w:trPr>
          <w:trHeight w:val="310"/>
        </w:trPr>
        <w:tc>
          <w:tcPr>
            <w:tcW w:w="981" w:type="pct"/>
            <w:noWrap/>
            <w:vAlign w:val="center"/>
            <w:hideMark/>
          </w:tcPr>
          <w:p w14:paraId="7CF3DF81"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BMI (kg/m²)</w:t>
            </w:r>
          </w:p>
        </w:tc>
        <w:tc>
          <w:tcPr>
            <w:tcW w:w="1492" w:type="pct"/>
            <w:noWrap/>
            <w:vAlign w:val="center"/>
            <w:hideMark/>
          </w:tcPr>
          <w:p w14:paraId="32D245B6"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925 (0.805 - 1.063)</w:t>
            </w:r>
          </w:p>
        </w:tc>
        <w:tc>
          <w:tcPr>
            <w:tcW w:w="522" w:type="pct"/>
            <w:noWrap/>
            <w:vAlign w:val="center"/>
            <w:hideMark/>
          </w:tcPr>
          <w:p w14:paraId="47C915AF"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273</w:t>
            </w:r>
          </w:p>
        </w:tc>
        <w:tc>
          <w:tcPr>
            <w:tcW w:w="129" w:type="pct"/>
            <w:noWrap/>
            <w:vAlign w:val="center"/>
            <w:hideMark/>
          </w:tcPr>
          <w:p w14:paraId="0851A7C1"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c>
          <w:tcPr>
            <w:tcW w:w="1353" w:type="pct"/>
            <w:noWrap/>
            <w:vAlign w:val="center"/>
            <w:hideMark/>
          </w:tcPr>
          <w:p w14:paraId="3F9D4E09"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962 (0.839 - 1.104)</w:t>
            </w:r>
          </w:p>
        </w:tc>
        <w:tc>
          <w:tcPr>
            <w:tcW w:w="522" w:type="pct"/>
            <w:noWrap/>
            <w:vAlign w:val="center"/>
            <w:hideMark/>
          </w:tcPr>
          <w:p w14:paraId="10C78E95"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583</w:t>
            </w:r>
          </w:p>
        </w:tc>
      </w:tr>
      <w:tr w:rsidR="0042572C" w:rsidRPr="0011555A" w14:paraId="58712646" w14:textId="77777777" w:rsidTr="00DE6595">
        <w:trPr>
          <w:trHeight w:val="310"/>
        </w:trPr>
        <w:tc>
          <w:tcPr>
            <w:tcW w:w="981" w:type="pct"/>
            <w:noWrap/>
            <w:vAlign w:val="center"/>
            <w:hideMark/>
          </w:tcPr>
          <w:p w14:paraId="1CB111E1"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Open procedure</w:t>
            </w:r>
          </w:p>
        </w:tc>
        <w:tc>
          <w:tcPr>
            <w:tcW w:w="1492" w:type="pct"/>
            <w:noWrap/>
            <w:vAlign w:val="center"/>
            <w:hideMark/>
          </w:tcPr>
          <w:p w14:paraId="5007A7F3"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1.272 (1.229 - 103.339)</w:t>
            </w:r>
          </w:p>
        </w:tc>
        <w:tc>
          <w:tcPr>
            <w:tcW w:w="522" w:type="pct"/>
            <w:noWrap/>
            <w:vAlign w:val="center"/>
            <w:hideMark/>
          </w:tcPr>
          <w:p w14:paraId="50C2EC7E"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0.032*</w:t>
            </w:r>
          </w:p>
        </w:tc>
        <w:tc>
          <w:tcPr>
            <w:tcW w:w="129" w:type="pct"/>
            <w:noWrap/>
            <w:vAlign w:val="center"/>
            <w:hideMark/>
          </w:tcPr>
          <w:p w14:paraId="60F78818"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p>
        </w:tc>
        <w:tc>
          <w:tcPr>
            <w:tcW w:w="1353" w:type="pct"/>
            <w:noWrap/>
            <w:vAlign w:val="center"/>
            <w:hideMark/>
          </w:tcPr>
          <w:p w14:paraId="132CF742"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10.111 (0.960 - 106.441)</w:t>
            </w:r>
          </w:p>
        </w:tc>
        <w:tc>
          <w:tcPr>
            <w:tcW w:w="522" w:type="pct"/>
            <w:noWrap/>
            <w:vAlign w:val="center"/>
            <w:hideMark/>
          </w:tcPr>
          <w:p w14:paraId="3F166017"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0.054</w:t>
            </w:r>
            <w:r w:rsidRPr="0011555A">
              <w:rPr>
                <w:rFonts w:asciiTheme="majorBidi" w:eastAsia="Times New Roman" w:hAnsiTheme="majorBidi" w:cstheme="majorBidi"/>
                <w:b/>
                <w:bCs/>
                <w:color w:val="000000"/>
                <w:sz w:val="24"/>
                <w:szCs w:val="24"/>
                <w:vertAlign w:val="superscript"/>
              </w:rPr>
              <w:t>▲</w:t>
            </w:r>
          </w:p>
        </w:tc>
      </w:tr>
    </w:tbl>
    <w:p w14:paraId="07D6360E" w14:textId="77777777" w:rsidR="0042572C" w:rsidRPr="0011555A" w:rsidRDefault="0042572C" w:rsidP="0042572C">
      <w:pPr>
        <w:pStyle w:val="F-note"/>
        <w:ind w:right="-630"/>
        <w:rPr>
          <w:rFonts w:eastAsia="Aptos"/>
        </w:rPr>
      </w:pPr>
      <w:r w:rsidRPr="0011555A">
        <w:rPr>
          <w:rFonts w:eastAsia="Aptos"/>
        </w:rPr>
        <w:t xml:space="preserve">OR: Odds Ratio, CI: Confidence Interval, ASA: American Society of Anesthesiologists, BMI: Body Mass Index, *: Significant P-value, </w:t>
      </w:r>
      <w:r w:rsidRPr="0011555A">
        <w:rPr>
          <w:color w:val="000000"/>
          <w:vertAlign w:val="superscript"/>
        </w:rPr>
        <w:t>▲</w:t>
      </w:r>
      <w:r w:rsidRPr="0011555A">
        <w:rPr>
          <w:color w:val="000000"/>
        </w:rPr>
        <w:t>: Borderline significant</w:t>
      </w:r>
      <w:r w:rsidRPr="0011555A">
        <w:rPr>
          <w:rFonts w:eastAsia="Aptos"/>
        </w:rPr>
        <w:t>.</w:t>
      </w:r>
    </w:p>
    <w:p w14:paraId="57C3BE16" w14:textId="77777777" w:rsidR="005C05A7" w:rsidRDefault="005C05A7" w:rsidP="0042572C">
      <w:pPr>
        <w:pStyle w:val="Caption"/>
        <w:ind w:right="-900"/>
        <w:jc w:val="both"/>
        <w:rPr>
          <w:rFonts w:eastAsia="Aptos"/>
        </w:rPr>
      </w:pPr>
    </w:p>
    <w:p w14:paraId="03675D17" w14:textId="24BE35DC" w:rsidR="00FB5744" w:rsidRDefault="00FB5744">
      <w:pPr>
        <w:rPr>
          <w:rFonts w:ascii="Times New Roman" w:eastAsia="Aptos" w:hAnsi="Times New Roman" w:cs="Times New Roman"/>
          <w:b/>
          <w:bCs/>
          <w:color w:val="000000"/>
          <w:sz w:val="24"/>
          <w:szCs w:val="36"/>
          <w:lang w:val="en-GB" w:eastAsia="x-none"/>
        </w:rPr>
      </w:pPr>
      <w:r>
        <w:rPr>
          <w:rFonts w:eastAsia="Aptos"/>
        </w:rPr>
        <w:br w:type="page"/>
      </w:r>
    </w:p>
    <w:p w14:paraId="3B93688F" w14:textId="4010EC05" w:rsidR="0042572C" w:rsidRPr="0011555A" w:rsidRDefault="0042572C" w:rsidP="0042572C">
      <w:pPr>
        <w:pStyle w:val="Caption"/>
        <w:ind w:right="-900"/>
        <w:jc w:val="both"/>
        <w:rPr>
          <w:rFonts w:eastAsia="Aptos"/>
        </w:rPr>
      </w:pPr>
      <w:r w:rsidRPr="0011555A">
        <w:rPr>
          <w:rFonts w:eastAsia="Aptos"/>
        </w:rPr>
        <w:lastRenderedPageBreak/>
        <w:t xml:space="preserve">Table </w:t>
      </w:r>
      <w:r w:rsidR="00FB5744">
        <w:rPr>
          <w:rFonts w:eastAsia="Aptos"/>
        </w:rPr>
        <w:t>6</w:t>
      </w:r>
      <w:r w:rsidRPr="0011555A">
        <w:rPr>
          <w:rFonts w:eastAsia="Aptos"/>
        </w:rPr>
        <w:t>: Multivariate linear regression analyses to predict time to first rescue analgesia and total morphine consumption.</w:t>
      </w:r>
    </w:p>
    <w:tbl>
      <w:tblPr>
        <w:tblW w:w="5126" w:type="pct"/>
        <w:tblBorders>
          <w:top w:val="single" w:sz="12" w:space="0" w:color="auto"/>
          <w:bottom w:val="single" w:sz="12" w:space="0" w:color="auto"/>
        </w:tblBorders>
        <w:tblLook w:val="04A0" w:firstRow="1" w:lastRow="0" w:firstColumn="1" w:lastColumn="0" w:noHBand="0" w:noVBand="1"/>
      </w:tblPr>
      <w:tblGrid>
        <w:gridCol w:w="1890"/>
        <w:gridCol w:w="2496"/>
        <w:gridCol w:w="1013"/>
        <w:gridCol w:w="222"/>
        <w:gridCol w:w="2564"/>
        <w:gridCol w:w="1346"/>
      </w:tblGrid>
      <w:tr w:rsidR="0042572C" w:rsidRPr="0011555A" w14:paraId="7138D5D7" w14:textId="77777777" w:rsidTr="00DE6595">
        <w:trPr>
          <w:trHeight w:val="290"/>
        </w:trPr>
        <w:tc>
          <w:tcPr>
            <w:tcW w:w="985" w:type="pct"/>
            <w:tcBorders>
              <w:top w:val="single" w:sz="12" w:space="0" w:color="auto"/>
              <w:bottom w:val="nil"/>
            </w:tcBorders>
            <w:noWrap/>
            <w:vAlign w:val="center"/>
            <w:hideMark/>
          </w:tcPr>
          <w:p w14:paraId="211F0B5F" w14:textId="77777777" w:rsidR="0042572C" w:rsidRPr="0011555A" w:rsidRDefault="0042572C" w:rsidP="00DE6595">
            <w:pPr>
              <w:spacing w:after="0" w:line="240" w:lineRule="auto"/>
              <w:jc w:val="center"/>
              <w:rPr>
                <w:rFonts w:asciiTheme="majorBidi" w:eastAsia="Times New Roman" w:hAnsiTheme="majorBidi" w:cstheme="majorBidi"/>
                <w:sz w:val="24"/>
                <w:szCs w:val="24"/>
              </w:rPr>
            </w:pPr>
          </w:p>
        </w:tc>
        <w:tc>
          <w:tcPr>
            <w:tcW w:w="1836" w:type="pct"/>
            <w:gridSpan w:val="2"/>
            <w:tcBorders>
              <w:top w:val="single" w:sz="12" w:space="0" w:color="auto"/>
              <w:bottom w:val="single" w:sz="12" w:space="0" w:color="auto"/>
            </w:tcBorders>
            <w:noWrap/>
            <w:vAlign w:val="center"/>
            <w:hideMark/>
          </w:tcPr>
          <w:p w14:paraId="3F03F1AF" w14:textId="77777777" w:rsidR="0042572C" w:rsidRPr="0011555A" w:rsidRDefault="0042572C" w:rsidP="00DE6595">
            <w:pPr>
              <w:spacing w:after="0" w:line="240" w:lineRule="auto"/>
              <w:ind w:left="-299" w:right="-827"/>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Time to 1</w:t>
            </w:r>
            <w:r w:rsidRPr="0011555A">
              <w:rPr>
                <w:rFonts w:asciiTheme="majorBidi" w:eastAsia="Times New Roman" w:hAnsiTheme="majorBidi" w:cstheme="majorBidi"/>
                <w:b/>
                <w:bCs/>
                <w:color w:val="000000"/>
                <w:sz w:val="24"/>
                <w:szCs w:val="24"/>
                <w:vertAlign w:val="superscript"/>
              </w:rPr>
              <w:t>st</w:t>
            </w:r>
            <w:r w:rsidRPr="0011555A">
              <w:rPr>
                <w:rFonts w:asciiTheme="majorBidi" w:eastAsia="Times New Roman" w:hAnsiTheme="majorBidi" w:cstheme="majorBidi"/>
                <w:b/>
                <w:bCs/>
                <w:color w:val="000000"/>
                <w:sz w:val="24"/>
                <w:szCs w:val="24"/>
              </w:rPr>
              <w:t xml:space="preserve"> analgesia (h)</w:t>
            </w:r>
          </w:p>
        </w:tc>
        <w:tc>
          <w:tcPr>
            <w:tcW w:w="116" w:type="pct"/>
            <w:tcBorders>
              <w:top w:val="single" w:sz="12" w:space="0" w:color="auto"/>
              <w:bottom w:val="nil"/>
            </w:tcBorders>
            <w:noWrap/>
            <w:vAlign w:val="center"/>
            <w:hideMark/>
          </w:tcPr>
          <w:p w14:paraId="155BACEE"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p>
        </w:tc>
        <w:tc>
          <w:tcPr>
            <w:tcW w:w="2064" w:type="pct"/>
            <w:gridSpan w:val="2"/>
            <w:tcBorders>
              <w:top w:val="single" w:sz="12" w:space="0" w:color="auto"/>
              <w:bottom w:val="single" w:sz="12" w:space="0" w:color="auto"/>
            </w:tcBorders>
            <w:noWrap/>
            <w:vAlign w:val="center"/>
            <w:hideMark/>
          </w:tcPr>
          <w:p w14:paraId="7905DE94"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24h-morphine consumption (mg/kg)</w:t>
            </w:r>
          </w:p>
        </w:tc>
      </w:tr>
      <w:tr w:rsidR="0042572C" w:rsidRPr="0011555A" w14:paraId="0489DF25" w14:textId="77777777" w:rsidTr="00DE6595">
        <w:trPr>
          <w:trHeight w:val="290"/>
        </w:trPr>
        <w:tc>
          <w:tcPr>
            <w:tcW w:w="985" w:type="pct"/>
            <w:tcBorders>
              <w:top w:val="nil"/>
              <w:bottom w:val="single" w:sz="12" w:space="0" w:color="auto"/>
            </w:tcBorders>
            <w:noWrap/>
            <w:vAlign w:val="center"/>
            <w:hideMark/>
          </w:tcPr>
          <w:p w14:paraId="2C707F89"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p>
        </w:tc>
        <w:tc>
          <w:tcPr>
            <w:tcW w:w="1308" w:type="pct"/>
            <w:tcBorders>
              <w:top w:val="single" w:sz="12" w:space="0" w:color="auto"/>
              <w:bottom w:val="single" w:sz="12" w:space="0" w:color="auto"/>
            </w:tcBorders>
            <w:noWrap/>
            <w:vAlign w:val="center"/>
            <w:hideMark/>
          </w:tcPr>
          <w:p w14:paraId="72D969EE"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B (95% CI)</w:t>
            </w:r>
          </w:p>
        </w:tc>
        <w:tc>
          <w:tcPr>
            <w:tcW w:w="528" w:type="pct"/>
            <w:tcBorders>
              <w:top w:val="single" w:sz="12" w:space="0" w:color="auto"/>
              <w:bottom w:val="single" w:sz="12" w:space="0" w:color="auto"/>
            </w:tcBorders>
            <w:noWrap/>
            <w:vAlign w:val="center"/>
            <w:hideMark/>
          </w:tcPr>
          <w:p w14:paraId="19C1D463"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P-value</w:t>
            </w:r>
          </w:p>
        </w:tc>
        <w:tc>
          <w:tcPr>
            <w:tcW w:w="116" w:type="pct"/>
            <w:tcBorders>
              <w:top w:val="nil"/>
              <w:bottom w:val="single" w:sz="12" w:space="0" w:color="auto"/>
            </w:tcBorders>
            <w:noWrap/>
            <w:vAlign w:val="center"/>
            <w:hideMark/>
          </w:tcPr>
          <w:p w14:paraId="3BFD966F"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p>
        </w:tc>
        <w:tc>
          <w:tcPr>
            <w:tcW w:w="1353" w:type="pct"/>
            <w:tcBorders>
              <w:top w:val="single" w:sz="12" w:space="0" w:color="auto"/>
              <w:bottom w:val="single" w:sz="12" w:space="0" w:color="auto"/>
            </w:tcBorders>
            <w:noWrap/>
            <w:vAlign w:val="center"/>
            <w:hideMark/>
          </w:tcPr>
          <w:p w14:paraId="0A80EA35"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B (95% CI)</w:t>
            </w:r>
          </w:p>
        </w:tc>
        <w:tc>
          <w:tcPr>
            <w:tcW w:w="711" w:type="pct"/>
            <w:tcBorders>
              <w:top w:val="single" w:sz="12" w:space="0" w:color="auto"/>
              <w:bottom w:val="single" w:sz="12" w:space="0" w:color="auto"/>
            </w:tcBorders>
            <w:noWrap/>
            <w:vAlign w:val="center"/>
            <w:hideMark/>
          </w:tcPr>
          <w:p w14:paraId="0EA5AA7B"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P-value</w:t>
            </w:r>
          </w:p>
        </w:tc>
      </w:tr>
      <w:tr w:rsidR="0042572C" w:rsidRPr="0011555A" w14:paraId="470E49EC" w14:textId="77777777" w:rsidTr="00DE6595">
        <w:trPr>
          <w:trHeight w:val="290"/>
        </w:trPr>
        <w:tc>
          <w:tcPr>
            <w:tcW w:w="985" w:type="pct"/>
            <w:tcBorders>
              <w:top w:val="single" w:sz="12" w:space="0" w:color="auto"/>
            </w:tcBorders>
            <w:noWrap/>
            <w:vAlign w:val="center"/>
            <w:hideMark/>
          </w:tcPr>
          <w:p w14:paraId="3842333B"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Age (years)</w:t>
            </w:r>
          </w:p>
        </w:tc>
        <w:tc>
          <w:tcPr>
            <w:tcW w:w="1308" w:type="pct"/>
            <w:tcBorders>
              <w:top w:val="single" w:sz="12" w:space="0" w:color="auto"/>
            </w:tcBorders>
            <w:noWrap/>
            <w:vAlign w:val="center"/>
            <w:hideMark/>
          </w:tcPr>
          <w:p w14:paraId="5EB43F64"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003 (-0.025 - 0.019)</w:t>
            </w:r>
          </w:p>
        </w:tc>
        <w:tc>
          <w:tcPr>
            <w:tcW w:w="528" w:type="pct"/>
            <w:tcBorders>
              <w:top w:val="single" w:sz="12" w:space="0" w:color="auto"/>
            </w:tcBorders>
            <w:noWrap/>
            <w:vAlign w:val="center"/>
            <w:hideMark/>
          </w:tcPr>
          <w:p w14:paraId="43F0BAD1"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777</w:t>
            </w:r>
          </w:p>
        </w:tc>
        <w:tc>
          <w:tcPr>
            <w:tcW w:w="116" w:type="pct"/>
            <w:tcBorders>
              <w:top w:val="single" w:sz="12" w:space="0" w:color="auto"/>
            </w:tcBorders>
            <w:noWrap/>
            <w:vAlign w:val="center"/>
            <w:hideMark/>
          </w:tcPr>
          <w:p w14:paraId="053BB574"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c>
          <w:tcPr>
            <w:tcW w:w="1353" w:type="pct"/>
            <w:tcBorders>
              <w:top w:val="single" w:sz="12" w:space="0" w:color="auto"/>
            </w:tcBorders>
            <w:noWrap/>
            <w:vAlign w:val="center"/>
            <w:hideMark/>
          </w:tcPr>
          <w:p w14:paraId="5EACC83B"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026 (-0.092 - 0.039)</w:t>
            </w:r>
          </w:p>
        </w:tc>
        <w:tc>
          <w:tcPr>
            <w:tcW w:w="711" w:type="pct"/>
            <w:tcBorders>
              <w:top w:val="single" w:sz="12" w:space="0" w:color="auto"/>
            </w:tcBorders>
            <w:noWrap/>
            <w:vAlign w:val="center"/>
            <w:hideMark/>
          </w:tcPr>
          <w:p w14:paraId="258A55E7"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426</w:t>
            </w:r>
          </w:p>
        </w:tc>
      </w:tr>
      <w:tr w:rsidR="0042572C" w:rsidRPr="0011555A" w14:paraId="06FFF4B2" w14:textId="77777777" w:rsidTr="00DE6595">
        <w:trPr>
          <w:trHeight w:val="290"/>
        </w:trPr>
        <w:tc>
          <w:tcPr>
            <w:tcW w:w="985" w:type="pct"/>
            <w:noWrap/>
            <w:vAlign w:val="center"/>
            <w:hideMark/>
          </w:tcPr>
          <w:p w14:paraId="0A36B5C2"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Sex</w:t>
            </w:r>
          </w:p>
        </w:tc>
        <w:tc>
          <w:tcPr>
            <w:tcW w:w="1308" w:type="pct"/>
            <w:noWrap/>
            <w:vAlign w:val="center"/>
            <w:hideMark/>
          </w:tcPr>
          <w:p w14:paraId="6FE790D7"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103 (-0.390 - 0.596)</w:t>
            </w:r>
          </w:p>
        </w:tc>
        <w:tc>
          <w:tcPr>
            <w:tcW w:w="528" w:type="pct"/>
            <w:noWrap/>
            <w:vAlign w:val="center"/>
            <w:hideMark/>
          </w:tcPr>
          <w:p w14:paraId="21AC7F3E"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673</w:t>
            </w:r>
          </w:p>
        </w:tc>
        <w:tc>
          <w:tcPr>
            <w:tcW w:w="116" w:type="pct"/>
            <w:noWrap/>
            <w:vAlign w:val="center"/>
            <w:hideMark/>
          </w:tcPr>
          <w:p w14:paraId="719A402B"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c>
          <w:tcPr>
            <w:tcW w:w="1353" w:type="pct"/>
            <w:noWrap/>
            <w:vAlign w:val="center"/>
            <w:hideMark/>
          </w:tcPr>
          <w:p w14:paraId="459C98DF"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124 (-1.308 - 1.555)</w:t>
            </w:r>
          </w:p>
        </w:tc>
        <w:tc>
          <w:tcPr>
            <w:tcW w:w="711" w:type="pct"/>
            <w:noWrap/>
            <w:vAlign w:val="center"/>
            <w:hideMark/>
          </w:tcPr>
          <w:p w14:paraId="23A1888B"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863</w:t>
            </w:r>
          </w:p>
        </w:tc>
      </w:tr>
      <w:tr w:rsidR="0042572C" w:rsidRPr="0011555A" w14:paraId="3E5841FD" w14:textId="77777777" w:rsidTr="00DE6595">
        <w:trPr>
          <w:trHeight w:val="290"/>
        </w:trPr>
        <w:tc>
          <w:tcPr>
            <w:tcW w:w="985" w:type="pct"/>
            <w:noWrap/>
            <w:vAlign w:val="center"/>
            <w:hideMark/>
          </w:tcPr>
          <w:p w14:paraId="245B0CFC"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ASA</w:t>
            </w:r>
          </w:p>
        </w:tc>
        <w:tc>
          <w:tcPr>
            <w:tcW w:w="1308" w:type="pct"/>
            <w:noWrap/>
            <w:vAlign w:val="center"/>
            <w:hideMark/>
          </w:tcPr>
          <w:p w14:paraId="540DDB7D"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009 (-0.728 - 0.711)</w:t>
            </w:r>
          </w:p>
        </w:tc>
        <w:tc>
          <w:tcPr>
            <w:tcW w:w="528" w:type="pct"/>
            <w:noWrap/>
            <w:vAlign w:val="center"/>
            <w:hideMark/>
          </w:tcPr>
          <w:p w14:paraId="32AA303D"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980</w:t>
            </w:r>
          </w:p>
        </w:tc>
        <w:tc>
          <w:tcPr>
            <w:tcW w:w="116" w:type="pct"/>
            <w:noWrap/>
            <w:vAlign w:val="center"/>
            <w:hideMark/>
          </w:tcPr>
          <w:p w14:paraId="4609683B"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c>
          <w:tcPr>
            <w:tcW w:w="1353" w:type="pct"/>
            <w:noWrap/>
            <w:vAlign w:val="center"/>
            <w:hideMark/>
          </w:tcPr>
          <w:p w14:paraId="71F071A1"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143 (-2.333 - 2.046)</w:t>
            </w:r>
          </w:p>
        </w:tc>
        <w:tc>
          <w:tcPr>
            <w:tcW w:w="711" w:type="pct"/>
            <w:noWrap/>
            <w:vAlign w:val="center"/>
            <w:hideMark/>
          </w:tcPr>
          <w:p w14:paraId="3044114B"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896</w:t>
            </w:r>
          </w:p>
        </w:tc>
      </w:tr>
      <w:tr w:rsidR="0042572C" w:rsidRPr="0011555A" w14:paraId="0F7F631C" w14:textId="77777777" w:rsidTr="00DE6595">
        <w:trPr>
          <w:trHeight w:val="290"/>
        </w:trPr>
        <w:tc>
          <w:tcPr>
            <w:tcW w:w="985" w:type="pct"/>
            <w:noWrap/>
            <w:vAlign w:val="center"/>
            <w:hideMark/>
          </w:tcPr>
          <w:p w14:paraId="5AE85549"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BMI (kg/m²)</w:t>
            </w:r>
          </w:p>
        </w:tc>
        <w:tc>
          <w:tcPr>
            <w:tcW w:w="1308" w:type="pct"/>
            <w:noWrap/>
            <w:vAlign w:val="center"/>
            <w:hideMark/>
          </w:tcPr>
          <w:p w14:paraId="1E1CAB36"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002 (-0.043 - 0.047)</w:t>
            </w:r>
          </w:p>
        </w:tc>
        <w:tc>
          <w:tcPr>
            <w:tcW w:w="528" w:type="pct"/>
            <w:noWrap/>
            <w:vAlign w:val="center"/>
            <w:hideMark/>
          </w:tcPr>
          <w:p w14:paraId="4CE0FA5A"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928</w:t>
            </w:r>
          </w:p>
        </w:tc>
        <w:tc>
          <w:tcPr>
            <w:tcW w:w="116" w:type="pct"/>
            <w:noWrap/>
            <w:vAlign w:val="center"/>
            <w:hideMark/>
          </w:tcPr>
          <w:p w14:paraId="6DF13053"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p>
        </w:tc>
        <w:tc>
          <w:tcPr>
            <w:tcW w:w="1353" w:type="pct"/>
            <w:noWrap/>
            <w:vAlign w:val="center"/>
            <w:hideMark/>
          </w:tcPr>
          <w:p w14:paraId="58D7D3FE"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074 (-0.204 - 0.055)</w:t>
            </w:r>
          </w:p>
        </w:tc>
        <w:tc>
          <w:tcPr>
            <w:tcW w:w="711" w:type="pct"/>
            <w:noWrap/>
            <w:vAlign w:val="center"/>
            <w:hideMark/>
          </w:tcPr>
          <w:p w14:paraId="6AEC8A37"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0.255</w:t>
            </w:r>
          </w:p>
        </w:tc>
      </w:tr>
      <w:tr w:rsidR="0042572C" w:rsidRPr="0011555A" w14:paraId="721E6A92" w14:textId="77777777" w:rsidTr="00DE6595">
        <w:trPr>
          <w:trHeight w:val="290"/>
        </w:trPr>
        <w:tc>
          <w:tcPr>
            <w:tcW w:w="985" w:type="pct"/>
            <w:noWrap/>
            <w:vAlign w:val="center"/>
            <w:hideMark/>
          </w:tcPr>
          <w:p w14:paraId="2509D7DB" w14:textId="77777777" w:rsidR="0042572C" w:rsidRPr="0011555A" w:rsidRDefault="0042572C" w:rsidP="00DE6595">
            <w:pPr>
              <w:spacing w:after="0" w:line="240" w:lineRule="auto"/>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Open procedure</w:t>
            </w:r>
          </w:p>
        </w:tc>
        <w:tc>
          <w:tcPr>
            <w:tcW w:w="1308" w:type="pct"/>
            <w:noWrap/>
            <w:vAlign w:val="center"/>
            <w:hideMark/>
          </w:tcPr>
          <w:p w14:paraId="05AAA642"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2.034 (-2.610 - -1.458)</w:t>
            </w:r>
          </w:p>
        </w:tc>
        <w:tc>
          <w:tcPr>
            <w:tcW w:w="528" w:type="pct"/>
            <w:noWrap/>
            <w:vAlign w:val="center"/>
            <w:hideMark/>
          </w:tcPr>
          <w:p w14:paraId="7EB8E034"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lt;0.001*</w:t>
            </w:r>
          </w:p>
        </w:tc>
        <w:tc>
          <w:tcPr>
            <w:tcW w:w="116" w:type="pct"/>
            <w:noWrap/>
            <w:vAlign w:val="center"/>
            <w:hideMark/>
          </w:tcPr>
          <w:p w14:paraId="157E2DDE"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p>
        </w:tc>
        <w:tc>
          <w:tcPr>
            <w:tcW w:w="1353" w:type="pct"/>
            <w:noWrap/>
            <w:vAlign w:val="center"/>
            <w:hideMark/>
          </w:tcPr>
          <w:p w14:paraId="24B2649C" w14:textId="77777777" w:rsidR="0042572C" w:rsidRPr="0011555A" w:rsidRDefault="0042572C" w:rsidP="00DE6595">
            <w:pPr>
              <w:spacing w:after="0" w:line="240" w:lineRule="auto"/>
              <w:jc w:val="center"/>
              <w:rPr>
                <w:rFonts w:asciiTheme="majorBidi" w:eastAsia="Times New Roman" w:hAnsiTheme="majorBidi" w:cstheme="majorBidi"/>
                <w:color w:val="000000"/>
                <w:sz w:val="24"/>
                <w:szCs w:val="24"/>
              </w:rPr>
            </w:pPr>
            <w:r w:rsidRPr="0011555A">
              <w:rPr>
                <w:rFonts w:asciiTheme="majorBidi" w:eastAsia="Times New Roman" w:hAnsiTheme="majorBidi" w:cstheme="majorBidi"/>
                <w:color w:val="000000"/>
                <w:sz w:val="24"/>
                <w:szCs w:val="24"/>
              </w:rPr>
              <w:t>9.031 (7.567 - 10.495)</w:t>
            </w:r>
          </w:p>
        </w:tc>
        <w:tc>
          <w:tcPr>
            <w:tcW w:w="711" w:type="pct"/>
            <w:noWrap/>
            <w:vAlign w:val="center"/>
            <w:hideMark/>
          </w:tcPr>
          <w:p w14:paraId="6ACA68AB" w14:textId="77777777" w:rsidR="0042572C" w:rsidRPr="0011555A" w:rsidRDefault="0042572C" w:rsidP="00DE6595">
            <w:pPr>
              <w:spacing w:after="0" w:line="240" w:lineRule="auto"/>
              <w:jc w:val="center"/>
              <w:rPr>
                <w:rFonts w:asciiTheme="majorBidi" w:eastAsia="Times New Roman" w:hAnsiTheme="majorBidi" w:cstheme="majorBidi"/>
                <w:b/>
                <w:bCs/>
                <w:color w:val="000000"/>
                <w:sz w:val="24"/>
                <w:szCs w:val="24"/>
              </w:rPr>
            </w:pPr>
            <w:r w:rsidRPr="0011555A">
              <w:rPr>
                <w:rFonts w:asciiTheme="majorBidi" w:eastAsia="Times New Roman" w:hAnsiTheme="majorBidi" w:cstheme="majorBidi"/>
                <w:b/>
                <w:bCs/>
                <w:color w:val="000000"/>
                <w:sz w:val="24"/>
                <w:szCs w:val="24"/>
              </w:rPr>
              <w:t>&lt;0.001*</w:t>
            </w:r>
          </w:p>
        </w:tc>
      </w:tr>
    </w:tbl>
    <w:p w14:paraId="13EB4606" w14:textId="2C79032C" w:rsidR="00FB5744" w:rsidRDefault="0042572C" w:rsidP="0042572C">
      <w:pPr>
        <w:pStyle w:val="F-note"/>
        <w:ind w:right="-810"/>
      </w:pPr>
      <w:r w:rsidRPr="0011555A">
        <w:t>h: hours, mg: milligrams, BMI: Body Mass Index, ASA: American Society of Anesthesiologists, B: Regression Coefficient, CI: Confidence Interval, *: Significant P-value.</w:t>
      </w:r>
    </w:p>
    <w:p w14:paraId="397B7199" w14:textId="77777777" w:rsidR="00FB5744" w:rsidRDefault="00FB5744">
      <w:pPr>
        <w:rPr>
          <w:rFonts w:ascii="Times New Roman" w:eastAsia="Times New Roman" w:hAnsi="Times New Roman" w:cs="Akhbar MT"/>
          <w:sz w:val="20"/>
          <w:szCs w:val="20"/>
          <w:lang w:eastAsia="zh-CN"/>
        </w:rPr>
      </w:pPr>
      <w:r>
        <w:br w:type="page"/>
      </w:r>
    </w:p>
    <w:p w14:paraId="48AE76EF" w14:textId="77777777" w:rsidR="005C05A7" w:rsidRDefault="005C05A7" w:rsidP="005C05A7">
      <w:pPr>
        <w:keepNext/>
        <w:spacing w:line="360" w:lineRule="auto"/>
        <w:jc w:val="center"/>
        <w:rPr>
          <w:rFonts w:ascii="Times New Roman" w:eastAsia="Aptos" w:hAnsi="Times New Roman" w:cs="Times New Roman"/>
          <w:noProof/>
          <w:kern w:val="2"/>
          <w:sz w:val="24"/>
          <w:szCs w:val="24"/>
        </w:rPr>
      </w:pPr>
      <w:r>
        <w:rPr>
          <w:rFonts w:ascii="Times New Roman" w:eastAsia="Aptos" w:hAnsi="Times New Roman" w:cs="Times New Roman"/>
          <w:noProof/>
          <w:kern w:val="2"/>
          <w:sz w:val="24"/>
          <w:szCs w:val="24"/>
        </w:rPr>
        <w:lastRenderedPageBreak/>
        <w:drawing>
          <wp:inline distT="0" distB="0" distL="0" distR="0" wp14:anchorId="1DC9AC31" wp14:editId="5CDF863A">
            <wp:extent cx="3715352" cy="3715352"/>
            <wp:effectExtent l="0" t="0" r="0" b="0"/>
            <wp:docPr id="1026"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8" cstate="print"/>
                    <a:srcRect/>
                    <a:stretch/>
                  </pic:blipFill>
                  <pic:spPr>
                    <a:xfrm>
                      <a:off x="0" y="0"/>
                      <a:ext cx="3715352" cy="3715352"/>
                    </a:xfrm>
                    <a:prstGeom prst="rect">
                      <a:avLst/>
                    </a:prstGeom>
                  </pic:spPr>
                </pic:pic>
              </a:graphicData>
            </a:graphic>
          </wp:inline>
        </w:drawing>
      </w:r>
    </w:p>
    <w:p w14:paraId="68158CDB" w14:textId="77777777" w:rsidR="005C05A7" w:rsidRDefault="005C05A7" w:rsidP="005C05A7">
      <w:pPr>
        <w:pStyle w:val="Caption"/>
        <w:jc w:val="center"/>
        <w:rPr>
          <w:rFonts w:eastAsia="Aptos"/>
          <w:b w:val="0"/>
          <w:bCs w:val="0"/>
          <w:szCs w:val="24"/>
        </w:rPr>
      </w:pPr>
      <w:r>
        <w:rPr>
          <w:szCs w:val="24"/>
        </w:rPr>
        <w:t>Figure 1: Flowchart illustrating patient inclusion and follow-up in the study</w:t>
      </w:r>
      <w:r>
        <w:rPr>
          <w:rFonts w:eastAsia="Aptos"/>
          <w:b w:val="0"/>
          <w:bCs w:val="0"/>
          <w:szCs w:val="24"/>
        </w:rPr>
        <w:t>.</w:t>
      </w:r>
    </w:p>
    <w:p w14:paraId="0DA6DEEE" w14:textId="23FBA0DE" w:rsidR="00FB5744" w:rsidRDefault="00FB5744">
      <w:pPr>
        <w:rPr>
          <w:rFonts w:ascii="Times New Roman" w:eastAsia="Times New Roman" w:hAnsi="Times New Roman" w:cs="Akhbar MT"/>
          <w:sz w:val="20"/>
          <w:szCs w:val="20"/>
          <w:lang w:val="en-GB" w:eastAsia="zh-CN"/>
        </w:rPr>
      </w:pPr>
      <w:r>
        <w:rPr>
          <w:lang w:val="en-GB"/>
        </w:rPr>
        <w:br w:type="page"/>
      </w:r>
    </w:p>
    <w:p w14:paraId="03E9CD12" w14:textId="77777777" w:rsidR="0042572C" w:rsidRPr="0011555A" w:rsidRDefault="0042572C" w:rsidP="0042572C">
      <w:pPr>
        <w:pStyle w:val="Fig"/>
        <w:rPr>
          <w:lang w:eastAsia="zh-CN"/>
        </w:rPr>
      </w:pPr>
      <w:r w:rsidRPr="0011555A">
        <w:rPr>
          <w:lang w:eastAsia="zh-CN"/>
        </w:rPr>
        <w:object w:dxaOrig="6490" w:dyaOrig="5305" w14:anchorId="6BC358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7.75pt;height:242.6pt" o:ole="" o:bordertopcolor="this" o:borderleftcolor="this" o:borderbottomcolor="this" o:borderrightcolor="this">
            <v:imagedata r:id="rId9" o:title=""/>
            <w10:bordertop type="single" width="12"/>
            <w10:borderleft type="single" width="12"/>
            <w10:borderbottom type="single" width="12"/>
            <w10:borderright type="single" width="12"/>
          </v:shape>
          <o:OLEObject Type="Embed" ProgID="Prism8.Document" ShapeID="_x0000_i1025" DrawAspect="Content" ObjectID="_1832057302" r:id="rId10"/>
        </w:object>
      </w:r>
    </w:p>
    <w:p w14:paraId="3B6CD6A0" w14:textId="2D765372" w:rsidR="0042572C" w:rsidRPr="0011555A" w:rsidRDefault="0042572C" w:rsidP="0042572C">
      <w:pPr>
        <w:pStyle w:val="Fig"/>
        <w:rPr>
          <w:lang w:val="en-GB"/>
        </w:rPr>
      </w:pPr>
      <w:r w:rsidRPr="0011555A">
        <w:rPr>
          <w:lang w:val="en-GB"/>
        </w:rPr>
        <w:t xml:space="preserve">Figure </w:t>
      </w:r>
      <w:r w:rsidR="009953D9">
        <w:rPr>
          <w:lang w:val="en-GB"/>
        </w:rPr>
        <w:t>2</w:t>
      </w:r>
      <w:r w:rsidRPr="0011555A">
        <w:rPr>
          <w:lang w:val="en-GB"/>
        </w:rPr>
        <w:t>: Median postoperative pain scores (VAS) over time among the studied patients.</w:t>
      </w:r>
    </w:p>
    <w:p w14:paraId="59727C9C" w14:textId="77777777" w:rsidR="0042572C" w:rsidRPr="0011555A" w:rsidRDefault="0042572C" w:rsidP="0042572C">
      <w:pPr>
        <w:spacing w:line="278" w:lineRule="auto"/>
        <w:rPr>
          <w:rFonts w:ascii="Times New Roman" w:eastAsia="Times New Roman" w:hAnsi="Times New Roman" w:cs="Times New Roman"/>
          <w:b/>
          <w:bCs/>
          <w:color w:val="000000"/>
          <w:sz w:val="24"/>
          <w:szCs w:val="24"/>
          <w:lang w:val="en-GB" w:eastAsia="x-none"/>
        </w:rPr>
      </w:pPr>
      <w:r w:rsidRPr="0011555A">
        <w:rPr>
          <w:rFonts w:ascii="Times New Roman" w:eastAsia="Times New Roman" w:hAnsi="Times New Roman" w:cs="Times New Roman"/>
          <w:b/>
          <w:bCs/>
          <w:color w:val="000000"/>
          <w:sz w:val="24"/>
          <w:szCs w:val="24"/>
          <w:lang w:val="en-GB" w:eastAsia="x-none"/>
        </w:rPr>
        <w:br w:type="page"/>
      </w:r>
    </w:p>
    <w:p w14:paraId="18234743" w14:textId="77777777" w:rsidR="0042572C" w:rsidRPr="0011555A" w:rsidRDefault="0042572C" w:rsidP="0042572C">
      <w:pPr>
        <w:pStyle w:val="Fig"/>
        <w:rPr>
          <w:rFonts w:eastAsia="Times New Roman"/>
        </w:rPr>
      </w:pPr>
      <w:r w:rsidRPr="0011555A">
        <w:object w:dxaOrig="8384" w:dyaOrig="5067" w14:anchorId="4034C9E9">
          <v:shape id="_x0000_i1026" type="#_x0000_t75" style="width:415.15pt;height:253.6pt" o:ole="" o:bordertopcolor="this" o:borderleftcolor="this" o:borderbottomcolor="this" o:borderrightcolor="this">
            <v:imagedata r:id="rId11" o:title=""/>
            <w10:bordertop type="single" width="12"/>
            <w10:borderleft type="single" width="12"/>
            <w10:borderbottom type="single" width="12"/>
            <w10:borderright type="single" width="12"/>
          </v:shape>
          <o:OLEObject Type="Embed" ProgID="Prism8.Document" ShapeID="_x0000_i1026" DrawAspect="Content" ObjectID="_1832057303" r:id="rId12"/>
        </w:object>
      </w:r>
    </w:p>
    <w:p w14:paraId="0FDB475E" w14:textId="6FB86C88" w:rsidR="005C05A7" w:rsidRDefault="0042572C" w:rsidP="005C05A7">
      <w:pPr>
        <w:pStyle w:val="Fig"/>
      </w:pPr>
      <w:r w:rsidRPr="0011555A">
        <w:t xml:space="preserve">Figure </w:t>
      </w:r>
      <w:r w:rsidR="009F2320">
        <w:t>3</w:t>
      </w:r>
      <w:r w:rsidRPr="0011555A">
        <w:t>: Median postoperative VAS scores over time between open and non-open procedure groups.</w:t>
      </w:r>
    </w:p>
    <w:p w14:paraId="22DD486B" w14:textId="47857B94" w:rsidR="005C05A7" w:rsidRDefault="005C05A7" w:rsidP="005C05A7">
      <w:pPr>
        <w:pStyle w:val="Fig"/>
      </w:pPr>
    </w:p>
    <w:sectPr w:rsidR="005C05A7">
      <w:footerReference w:type="default" r:id="rId13"/>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770992" w14:textId="77777777" w:rsidR="009522C0" w:rsidRDefault="009522C0" w:rsidP="00C74384">
      <w:pPr>
        <w:spacing w:after="0" w:line="240" w:lineRule="auto"/>
      </w:pPr>
      <w:r>
        <w:separator/>
      </w:r>
    </w:p>
  </w:endnote>
  <w:endnote w:type="continuationSeparator" w:id="0">
    <w:p w14:paraId="093E2F85" w14:textId="77777777" w:rsidR="009522C0" w:rsidRDefault="009522C0" w:rsidP="00C74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omic Sans MS">
    <w:panose1 w:val="030F0702030302020204"/>
    <w:charset w:val="00"/>
    <w:family w:val="script"/>
    <w:pitch w:val="variable"/>
    <w:sig w:usb0="00000687" w:usb1="00000013"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khbar MT">
    <w:panose1 w:val="00000000000000000000"/>
    <w:charset w:val="B2"/>
    <w:family w:val="auto"/>
    <w:pitch w:val="variable"/>
    <w:sig w:usb0="00002001" w:usb1="00000000" w:usb2="00000000" w:usb3="00000000" w:csb0="00000040" w:csb1="00000000"/>
  </w:font>
  <w:font w:name="Arial Black">
    <w:panose1 w:val="020B0A04020102020204"/>
    <w:charset w:val="00"/>
    <w:family w:val="swiss"/>
    <w:pitch w:val="variable"/>
    <w:sig w:usb0="A00002AF" w:usb1="400078FB" w:usb2="00000000" w:usb3="00000000" w:csb0="0000009F" w:csb1="00000000"/>
  </w:font>
  <w:font w:name="AdvOT678fd422">
    <w:altName w:val="Cambria"/>
    <w:panose1 w:val="00000000000000000000"/>
    <w:charset w:val="00"/>
    <w:family w:val="roman"/>
    <w:notTrueType/>
    <w:pitch w:val="default"/>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9183811"/>
      <w:docPartObj>
        <w:docPartGallery w:val="Page Numbers (Bottom of Page)"/>
        <w:docPartUnique/>
      </w:docPartObj>
    </w:sdtPr>
    <w:sdtEndPr>
      <w:rPr>
        <w:noProof/>
      </w:rPr>
    </w:sdtEndPr>
    <w:sdtContent>
      <w:p w14:paraId="3209EAE3" w14:textId="4143EA4E" w:rsidR="009814D2" w:rsidRDefault="009814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D15140" w14:textId="77777777" w:rsidR="009522C0" w:rsidRDefault="009522C0" w:rsidP="00C74384">
      <w:pPr>
        <w:spacing w:after="0" w:line="240" w:lineRule="auto"/>
      </w:pPr>
      <w:r>
        <w:separator/>
      </w:r>
    </w:p>
  </w:footnote>
  <w:footnote w:type="continuationSeparator" w:id="0">
    <w:p w14:paraId="59C66BA2" w14:textId="77777777" w:rsidR="009522C0" w:rsidRDefault="009522C0" w:rsidP="00C743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4"/>
    <w:multiLevelType w:val="hybridMultilevel"/>
    <w:tmpl w:val="486269EA"/>
    <w:lvl w:ilvl="0" w:tplc="1DFEE134">
      <w:start w:val="1"/>
      <w:numFmt w:val="decimal"/>
      <w:lvlText w:val="%1."/>
      <w:lvlJc w:val="left"/>
      <w:pPr>
        <w:ind w:left="810" w:hanging="360"/>
      </w:pPr>
      <w:rPr>
        <w:b/>
        <w:bCs/>
        <w:sz w:val="32"/>
        <w:szCs w:val="32"/>
      </w:rPr>
    </w:lvl>
    <w:lvl w:ilvl="1" w:tplc="BAB8A1A8">
      <w:numFmt w:val="bullet"/>
      <w:lvlText w:val="•"/>
      <w:lvlJc w:val="left"/>
      <w:pPr>
        <w:ind w:left="3045" w:hanging="1965"/>
      </w:pPr>
      <w:rPr>
        <w:rFonts w:ascii="Cambria" w:eastAsia="Calibri" w:hAnsi="Cambria" w:cs="Aria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8457C25"/>
    <w:multiLevelType w:val="hybridMultilevel"/>
    <w:tmpl w:val="E08604B8"/>
    <w:lvl w:ilvl="0" w:tplc="07AA4A9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6C1FE7"/>
    <w:multiLevelType w:val="hybridMultilevel"/>
    <w:tmpl w:val="1B7CC634"/>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3" w15:restartNumberingAfterBreak="0">
    <w:nsid w:val="152B5903"/>
    <w:multiLevelType w:val="hybridMultilevel"/>
    <w:tmpl w:val="1AA4826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572E03"/>
    <w:multiLevelType w:val="hybridMultilevel"/>
    <w:tmpl w:val="E9B6A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4A0047"/>
    <w:multiLevelType w:val="hybridMultilevel"/>
    <w:tmpl w:val="1376F6CC"/>
    <w:lvl w:ilvl="0" w:tplc="04090001">
      <w:start w:val="1"/>
      <w:numFmt w:val="bullet"/>
      <w:lvlText w:val=""/>
      <w:lvlJc w:val="left"/>
      <w:pPr>
        <w:tabs>
          <w:tab w:val="num" w:pos="360"/>
        </w:tabs>
        <w:ind w:left="360" w:hanging="360"/>
      </w:pPr>
      <w:rPr>
        <w:rFonts w:ascii="Symbol" w:hAnsi="Symbol"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6" w15:restartNumberingAfterBreak="0">
    <w:nsid w:val="38B0028B"/>
    <w:multiLevelType w:val="hybridMultilevel"/>
    <w:tmpl w:val="59883F0E"/>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7" w15:restartNumberingAfterBreak="0">
    <w:nsid w:val="3CE9776B"/>
    <w:multiLevelType w:val="hybridMultilevel"/>
    <w:tmpl w:val="67549C02"/>
    <w:lvl w:ilvl="0" w:tplc="6C8A54C4">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0275EC"/>
    <w:multiLevelType w:val="hybridMultilevel"/>
    <w:tmpl w:val="5B381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F3B53AA"/>
    <w:multiLevelType w:val="hybridMultilevel"/>
    <w:tmpl w:val="B1DE37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817308F"/>
    <w:multiLevelType w:val="hybridMultilevel"/>
    <w:tmpl w:val="BE6A9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9617571">
    <w:abstractNumId w:val="3"/>
  </w:num>
  <w:num w:numId="2" w16cid:durableId="1788038210">
    <w:abstractNumId w:val="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31778577">
    <w:abstractNumId w:val="7"/>
  </w:num>
  <w:num w:numId="4" w16cid:durableId="829177612">
    <w:abstractNumId w:val="5"/>
  </w:num>
  <w:num w:numId="5" w16cid:durableId="1539467243">
    <w:abstractNumId w:val="2"/>
  </w:num>
  <w:num w:numId="6" w16cid:durableId="760834063">
    <w:abstractNumId w:val="6"/>
  </w:num>
  <w:num w:numId="7" w16cid:durableId="605314192">
    <w:abstractNumId w:val="8"/>
  </w:num>
  <w:num w:numId="8" w16cid:durableId="1862357917">
    <w:abstractNumId w:val="10"/>
  </w:num>
  <w:num w:numId="9" w16cid:durableId="2014065979">
    <w:abstractNumId w:val="4"/>
  </w:num>
  <w:num w:numId="10" w16cid:durableId="82341447">
    <w:abstractNumId w:val="9"/>
  </w:num>
  <w:num w:numId="11" w16cid:durableId="18291252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en Med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20xewp52vwseffx05e2xrvrzda90xdpws&quot;&gt;My EndNote Library&lt;record-ids&gt;&lt;item&gt;1208&lt;/item&gt;&lt;item&gt;1209&lt;/item&gt;&lt;/record-ids&gt;&lt;/item&gt;&lt;/Libraries&gt;"/>
  </w:docVars>
  <w:rsids>
    <w:rsidRoot w:val="0080458C"/>
    <w:rsid w:val="00003169"/>
    <w:rsid w:val="0000402E"/>
    <w:rsid w:val="00005B76"/>
    <w:rsid w:val="00012A12"/>
    <w:rsid w:val="00015DBA"/>
    <w:rsid w:val="000245C3"/>
    <w:rsid w:val="00025A1C"/>
    <w:rsid w:val="00044AB2"/>
    <w:rsid w:val="0005337F"/>
    <w:rsid w:val="00057E60"/>
    <w:rsid w:val="0006002A"/>
    <w:rsid w:val="00061B04"/>
    <w:rsid w:val="000628C8"/>
    <w:rsid w:val="00063B51"/>
    <w:rsid w:val="00065EA1"/>
    <w:rsid w:val="00066A36"/>
    <w:rsid w:val="00067272"/>
    <w:rsid w:val="00070077"/>
    <w:rsid w:val="000710AB"/>
    <w:rsid w:val="00074C71"/>
    <w:rsid w:val="000879A7"/>
    <w:rsid w:val="00097809"/>
    <w:rsid w:val="000A1271"/>
    <w:rsid w:val="000A22A9"/>
    <w:rsid w:val="000A2DB1"/>
    <w:rsid w:val="000A39B8"/>
    <w:rsid w:val="000B0345"/>
    <w:rsid w:val="000B2793"/>
    <w:rsid w:val="000B3487"/>
    <w:rsid w:val="000B39F8"/>
    <w:rsid w:val="000B7E10"/>
    <w:rsid w:val="000C07DA"/>
    <w:rsid w:val="000C5FCB"/>
    <w:rsid w:val="000D1B47"/>
    <w:rsid w:val="000D4011"/>
    <w:rsid w:val="000D52EF"/>
    <w:rsid w:val="000D79A5"/>
    <w:rsid w:val="000E00EC"/>
    <w:rsid w:val="000E12B8"/>
    <w:rsid w:val="000E7B9E"/>
    <w:rsid w:val="000F1C81"/>
    <w:rsid w:val="000F2063"/>
    <w:rsid w:val="000F21A7"/>
    <w:rsid w:val="000F6F30"/>
    <w:rsid w:val="001013CD"/>
    <w:rsid w:val="00110757"/>
    <w:rsid w:val="001114AC"/>
    <w:rsid w:val="00111B7A"/>
    <w:rsid w:val="00113F38"/>
    <w:rsid w:val="0011555A"/>
    <w:rsid w:val="00122651"/>
    <w:rsid w:val="00124296"/>
    <w:rsid w:val="0013014E"/>
    <w:rsid w:val="0013238F"/>
    <w:rsid w:val="00136557"/>
    <w:rsid w:val="00137E4A"/>
    <w:rsid w:val="001448DE"/>
    <w:rsid w:val="0015338E"/>
    <w:rsid w:val="00154D00"/>
    <w:rsid w:val="00154ED4"/>
    <w:rsid w:val="00156F36"/>
    <w:rsid w:val="0015748C"/>
    <w:rsid w:val="00164270"/>
    <w:rsid w:val="00170580"/>
    <w:rsid w:val="00171E82"/>
    <w:rsid w:val="0017313E"/>
    <w:rsid w:val="001806DE"/>
    <w:rsid w:val="00181861"/>
    <w:rsid w:val="001821B0"/>
    <w:rsid w:val="00183C54"/>
    <w:rsid w:val="00183C88"/>
    <w:rsid w:val="0019100B"/>
    <w:rsid w:val="00193C5B"/>
    <w:rsid w:val="001A28C2"/>
    <w:rsid w:val="001A3C75"/>
    <w:rsid w:val="001B0155"/>
    <w:rsid w:val="001B0DBF"/>
    <w:rsid w:val="001D11FD"/>
    <w:rsid w:val="001D2A4E"/>
    <w:rsid w:val="001D5F11"/>
    <w:rsid w:val="001D61DE"/>
    <w:rsid w:val="001E180D"/>
    <w:rsid w:val="001E28E3"/>
    <w:rsid w:val="00200257"/>
    <w:rsid w:val="00211CCF"/>
    <w:rsid w:val="002152C1"/>
    <w:rsid w:val="00215D22"/>
    <w:rsid w:val="002247FE"/>
    <w:rsid w:val="00224D86"/>
    <w:rsid w:val="002263F9"/>
    <w:rsid w:val="00226407"/>
    <w:rsid w:val="00236FF5"/>
    <w:rsid w:val="0024066F"/>
    <w:rsid w:val="002462CF"/>
    <w:rsid w:val="002659E4"/>
    <w:rsid w:val="00267AAC"/>
    <w:rsid w:val="00267EF7"/>
    <w:rsid w:val="0027348F"/>
    <w:rsid w:val="00273ABD"/>
    <w:rsid w:val="002772FA"/>
    <w:rsid w:val="0028081A"/>
    <w:rsid w:val="002834CF"/>
    <w:rsid w:val="0029554D"/>
    <w:rsid w:val="002958FE"/>
    <w:rsid w:val="00297D0E"/>
    <w:rsid w:val="002A02C5"/>
    <w:rsid w:val="002B18DF"/>
    <w:rsid w:val="002B51D7"/>
    <w:rsid w:val="002B584A"/>
    <w:rsid w:val="002C5C94"/>
    <w:rsid w:val="002C6932"/>
    <w:rsid w:val="002D24C3"/>
    <w:rsid w:val="002D2D92"/>
    <w:rsid w:val="002D608E"/>
    <w:rsid w:val="002E294B"/>
    <w:rsid w:val="002F0265"/>
    <w:rsid w:val="002F36D1"/>
    <w:rsid w:val="002F4F17"/>
    <w:rsid w:val="00307231"/>
    <w:rsid w:val="00307D5D"/>
    <w:rsid w:val="00311C07"/>
    <w:rsid w:val="00311CCE"/>
    <w:rsid w:val="0031332E"/>
    <w:rsid w:val="00317776"/>
    <w:rsid w:val="00320C7C"/>
    <w:rsid w:val="00325EFF"/>
    <w:rsid w:val="003268AA"/>
    <w:rsid w:val="00333FD1"/>
    <w:rsid w:val="00344B51"/>
    <w:rsid w:val="00346F3E"/>
    <w:rsid w:val="00350C0E"/>
    <w:rsid w:val="0035559E"/>
    <w:rsid w:val="003608CD"/>
    <w:rsid w:val="003619B4"/>
    <w:rsid w:val="0037222E"/>
    <w:rsid w:val="00374077"/>
    <w:rsid w:val="003750FF"/>
    <w:rsid w:val="0037534B"/>
    <w:rsid w:val="00377343"/>
    <w:rsid w:val="00387606"/>
    <w:rsid w:val="0039281A"/>
    <w:rsid w:val="00393000"/>
    <w:rsid w:val="00394F42"/>
    <w:rsid w:val="003A066E"/>
    <w:rsid w:val="003A5226"/>
    <w:rsid w:val="003A7C02"/>
    <w:rsid w:val="003B210A"/>
    <w:rsid w:val="003C195A"/>
    <w:rsid w:val="003C2DC3"/>
    <w:rsid w:val="003C33BF"/>
    <w:rsid w:val="003C3E84"/>
    <w:rsid w:val="003C4F60"/>
    <w:rsid w:val="003D4F79"/>
    <w:rsid w:val="003E5294"/>
    <w:rsid w:val="003F28F3"/>
    <w:rsid w:val="003F3521"/>
    <w:rsid w:val="0040421D"/>
    <w:rsid w:val="00405490"/>
    <w:rsid w:val="0040571D"/>
    <w:rsid w:val="00410FA6"/>
    <w:rsid w:val="004115AB"/>
    <w:rsid w:val="00411CE1"/>
    <w:rsid w:val="00412723"/>
    <w:rsid w:val="0041313E"/>
    <w:rsid w:val="00417142"/>
    <w:rsid w:val="004174C5"/>
    <w:rsid w:val="00422650"/>
    <w:rsid w:val="00424297"/>
    <w:rsid w:val="004250CC"/>
    <w:rsid w:val="0042572C"/>
    <w:rsid w:val="004268F1"/>
    <w:rsid w:val="004276D7"/>
    <w:rsid w:val="00430583"/>
    <w:rsid w:val="00431488"/>
    <w:rsid w:val="00431FC1"/>
    <w:rsid w:val="00432345"/>
    <w:rsid w:val="00441130"/>
    <w:rsid w:val="00442526"/>
    <w:rsid w:val="004439B7"/>
    <w:rsid w:val="00443A2D"/>
    <w:rsid w:val="00446862"/>
    <w:rsid w:val="0045067C"/>
    <w:rsid w:val="00451FD1"/>
    <w:rsid w:val="00454613"/>
    <w:rsid w:val="00462139"/>
    <w:rsid w:val="00462A63"/>
    <w:rsid w:val="00464B2A"/>
    <w:rsid w:val="00464B40"/>
    <w:rsid w:val="00484C7E"/>
    <w:rsid w:val="00491058"/>
    <w:rsid w:val="00492410"/>
    <w:rsid w:val="004953F4"/>
    <w:rsid w:val="004A0473"/>
    <w:rsid w:val="004A0575"/>
    <w:rsid w:val="004A171C"/>
    <w:rsid w:val="004A1995"/>
    <w:rsid w:val="004A1FCB"/>
    <w:rsid w:val="004A20CD"/>
    <w:rsid w:val="004A5871"/>
    <w:rsid w:val="004A780A"/>
    <w:rsid w:val="004B00F7"/>
    <w:rsid w:val="004B119F"/>
    <w:rsid w:val="004B2C07"/>
    <w:rsid w:val="004C076B"/>
    <w:rsid w:val="004C18F0"/>
    <w:rsid w:val="004C324D"/>
    <w:rsid w:val="004C48F3"/>
    <w:rsid w:val="004C4C9B"/>
    <w:rsid w:val="004D2549"/>
    <w:rsid w:val="004D2BC3"/>
    <w:rsid w:val="004E1DDE"/>
    <w:rsid w:val="004E2A76"/>
    <w:rsid w:val="004E4DFC"/>
    <w:rsid w:val="004E66FE"/>
    <w:rsid w:val="004E7CC8"/>
    <w:rsid w:val="004F2127"/>
    <w:rsid w:val="004F71C4"/>
    <w:rsid w:val="004F7942"/>
    <w:rsid w:val="00500EEE"/>
    <w:rsid w:val="00503102"/>
    <w:rsid w:val="00504451"/>
    <w:rsid w:val="00504FDE"/>
    <w:rsid w:val="00510144"/>
    <w:rsid w:val="00511C7B"/>
    <w:rsid w:val="00517288"/>
    <w:rsid w:val="005174FC"/>
    <w:rsid w:val="005205B8"/>
    <w:rsid w:val="005214CF"/>
    <w:rsid w:val="00524F65"/>
    <w:rsid w:val="0052541E"/>
    <w:rsid w:val="005277A4"/>
    <w:rsid w:val="00531937"/>
    <w:rsid w:val="005348B4"/>
    <w:rsid w:val="0053514D"/>
    <w:rsid w:val="00536E20"/>
    <w:rsid w:val="00543B98"/>
    <w:rsid w:val="00547218"/>
    <w:rsid w:val="00547E9D"/>
    <w:rsid w:val="00555462"/>
    <w:rsid w:val="00563E87"/>
    <w:rsid w:val="00565B45"/>
    <w:rsid w:val="00567AE0"/>
    <w:rsid w:val="00571A4C"/>
    <w:rsid w:val="005731A9"/>
    <w:rsid w:val="005753A7"/>
    <w:rsid w:val="00575A8D"/>
    <w:rsid w:val="0058203F"/>
    <w:rsid w:val="00582220"/>
    <w:rsid w:val="00585F7A"/>
    <w:rsid w:val="00586E97"/>
    <w:rsid w:val="005871A8"/>
    <w:rsid w:val="005940C1"/>
    <w:rsid w:val="00595D86"/>
    <w:rsid w:val="00596262"/>
    <w:rsid w:val="005B020B"/>
    <w:rsid w:val="005B665D"/>
    <w:rsid w:val="005C05A7"/>
    <w:rsid w:val="005C1479"/>
    <w:rsid w:val="005C2340"/>
    <w:rsid w:val="005C319C"/>
    <w:rsid w:val="005C400E"/>
    <w:rsid w:val="005C4450"/>
    <w:rsid w:val="005D59AF"/>
    <w:rsid w:val="005D7C48"/>
    <w:rsid w:val="005E2356"/>
    <w:rsid w:val="005E36AA"/>
    <w:rsid w:val="005E4083"/>
    <w:rsid w:val="005E4549"/>
    <w:rsid w:val="005E501A"/>
    <w:rsid w:val="005E5FAC"/>
    <w:rsid w:val="005E6D2C"/>
    <w:rsid w:val="005F173B"/>
    <w:rsid w:val="005F1C65"/>
    <w:rsid w:val="005F383B"/>
    <w:rsid w:val="005F7461"/>
    <w:rsid w:val="005F7B54"/>
    <w:rsid w:val="006019CA"/>
    <w:rsid w:val="00602CF9"/>
    <w:rsid w:val="00603F74"/>
    <w:rsid w:val="006072B8"/>
    <w:rsid w:val="00610933"/>
    <w:rsid w:val="00611133"/>
    <w:rsid w:val="00611207"/>
    <w:rsid w:val="00613C98"/>
    <w:rsid w:val="00621BDA"/>
    <w:rsid w:val="006314F4"/>
    <w:rsid w:val="00636CB3"/>
    <w:rsid w:val="006376EF"/>
    <w:rsid w:val="006400BD"/>
    <w:rsid w:val="00640693"/>
    <w:rsid w:val="00642872"/>
    <w:rsid w:val="006434B1"/>
    <w:rsid w:val="00643A70"/>
    <w:rsid w:val="006509F5"/>
    <w:rsid w:val="0065225F"/>
    <w:rsid w:val="00652D5C"/>
    <w:rsid w:val="0066215A"/>
    <w:rsid w:val="0066304E"/>
    <w:rsid w:val="00670CCD"/>
    <w:rsid w:val="006759A6"/>
    <w:rsid w:val="00686B07"/>
    <w:rsid w:val="00687A49"/>
    <w:rsid w:val="0069037A"/>
    <w:rsid w:val="006906D8"/>
    <w:rsid w:val="00692574"/>
    <w:rsid w:val="006948F9"/>
    <w:rsid w:val="00697F42"/>
    <w:rsid w:val="006A314B"/>
    <w:rsid w:val="006A464C"/>
    <w:rsid w:val="006A56D3"/>
    <w:rsid w:val="006B1643"/>
    <w:rsid w:val="006B42E8"/>
    <w:rsid w:val="006B5174"/>
    <w:rsid w:val="006D0E4D"/>
    <w:rsid w:val="006D1729"/>
    <w:rsid w:val="006E41E9"/>
    <w:rsid w:val="006F3821"/>
    <w:rsid w:val="006F6467"/>
    <w:rsid w:val="006F7974"/>
    <w:rsid w:val="006F7C14"/>
    <w:rsid w:val="00702F31"/>
    <w:rsid w:val="00703CDD"/>
    <w:rsid w:val="00704F86"/>
    <w:rsid w:val="00706BCD"/>
    <w:rsid w:val="0071232C"/>
    <w:rsid w:val="00725311"/>
    <w:rsid w:val="00726AA8"/>
    <w:rsid w:val="007432E5"/>
    <w:rsid w:val="0074331A"/>
    <w:rsid w:val="007455C9"/>
    <w:rsid w:val="007501EF"/>
    <w:rsid w:val="007577AD"/>
    <w:rsid w:val="00757EE6"/>
    <w:rsid w:val="00760792"/>
    <w:rsid w:val="00760A21"/>
    <w:rsid w:val="00770A8A"/>
    <w:rsid w:val="00771670"/>
    <w:rsid w:val="007719A3"/>
    <w:rsid w:val="007779DD"/>
    <w:rsid w:val="00777FC4"/>
    <w:rsid w:val="00780296"/>
    <w:rsid w:val="007900A9"/>
    <w:rsid w:val="00794F50"/>
    <w:rsid w:val="00795238"/>
    <w:rsid w:val="007A3B46"/>
    <w:rsid w:val="007B083F"/>
    <w:rsid w:val="007B6109"/>
    <w:rsid w:val="007B6A3E"/>
    <w:rsid w:val="007C4AF4"/>
    <w:rsid w:val="007D105D"/>
    <w:rsid w:val="007D4229"/>
    <w:rsid w:val="007E2F24"/>
    <w:rsid w:val="007E3167"/>
    <w:rsid w:val="007E4558"/>
    <w:rsid w:val="007F33EA"/>
    <w:rsid w:val="007F3843"/>
    <w:rsid w:val="007F4774"/>
    <w:rsid w:val="007F5E69"/>
    <w:rsid w:val="007F7C15"/>
    <w:rsid w:val="00800A58"/>
    <w:rsid w:val="00803ADA"/>
    <w:rsid w:val="0080458C"/>
    <w:rsid w:val="00804E8D"/>
    <w:rsid w:val="00806D67"/>
    <w:rsid w:val="00813A4E"/>
    <w:rsid w:val="008154B7"/>
    <w:rsid w:val="00816478"/>
    <w:rsid w:val="0082069B"/>
    <w:rsid w:val="00824017"/>
    <w:rsid w:val="0082644B"/>
    <w:rsid w:val="00827FFC"/>
    <w:rsid w:val="0083167A"/>
    <w:rsid w:val="00833A62"/>
    <w:rsid w:val="00845DD5"/>
    <w:rsid w:val="00846BAC"/>
    <w:rsid w:val="00852FB2"/>
    <w:rsid w:val="008552CF"/>
    <w:rsid w:val="00857B8D"/>
    <w:rsid w:val="00872DED"/>
    <w:rsid w:val="008736E2"/>
    <w:rsid w:val="00876655"/>
    <w:rsid w:val="00877CF6"/>
    <w:rsid w:val="008812DF"/>
    <w:rsid w:val="00881A41"/>
    <w:rsid w:val="00882286"/>
    <w:rsid w:val="008826B4"/>
    <w:rsid w:val="008828EC"/>
    <w:rsid w:val="00885F91"/>
    <w:rsid w:val="008878E5"/>
    <w:rsid w:val="0089244D"/>
    <w:rsid w:val="00892521"/>
    <w:rsid w:val="008A3B9B"/>
    <w:rsid w:val="008A6424"/>
    <w:rsid w:val="008B0AD0"/>
    <w:rsid w:val="008B2A24"/>
    <w:rsid w:val="008B5C6C"/>
    <w:rsid w:val="008B7F25"/>
    <w:rsid w:val="008C273D"/>
    <w:rsid w:val="008C7E61"/>
    <w:rsid w:val="008D0B4A"/>
    <w:rsid w:val="008D79EB"/>
    <w:rsid w:val="008E3C5E"/>
    <w:rsid w:val="008E539E"/>
    <w:rsid w:val="00901258"/>
    <w:rsid w:val="00912406"/>
    <w:rsid w:val="00916516"/>
    <w:rsid w:val="00935123"/>
    <w:rsid w:val="009402F1"/>
    <w:rsid w:val="00944CC2"/>
    <w:rsid w:val="00944E5E"/>
    <w:rsid w:val="00947DC5"/>
    <w:rsid w:val="009522C0"/>
    <w:rsid w:val="0095492B"/>
    <w:rsid w:val="009549CC"/>
    <w:rsid w:val="00957394"/>
    <w:rsid w:val="0096629E"/>
    <w:rsid w:val="009671F1"/>
    <w:rsid w:val="00970667"/>
    <w:rsid w:val="00974E60"/>
    <w:rsid w:val="009778BB"/>
    <w:rsid w:val="009814D2"/>
    <w:rsid w:val="00982979"/>
    <w:rsid w:val="00982F67"/>
    <w:rsid w:val="0098427D"/>
    <w:rsid w:val="00990FF2"/>
    <w:rsid w:val="009953D9"/>
    <w:rsid w:val="009A5AA3"/>
    <w:rsid w:val="009B1BEF"/>
    <w:rsid w:val="009B3AFB"/>
    <w:rsid w:val="009C013C"/>
    <w:rsid w:val="009C071A"/>
    <w:rsid w:val="009C4085"/>
    <w:rsid w:val="009C46FC"/>
    <w:rsid w:val="009C4718"/>
    <w:rsid w:val="009D55CB"/>
    <w:rsid w:val="009E60AF"/>
    <w:rsid w:val="009F09DD"/>
    <w:rsid w:val="009F2320"/>
    <w:rsid w:val="009F43FD"/>
    <w:rsid w:val="009F7C0D"/>
    <w:rsid w:val="00A011DA"/>
    <w:rsid w:val="00A03A03"/>
    <w:rsid w:val="00A06532"/>
    <w:rsid w:val="00A11610"/>
    <w:rsid w:val="00A22480"/>
    <w:rsid w:val="00A23495"/>
    <w:rsid w:val="00A2401D"/>
    <w:rsid w:val="00A24CB0"/>
    <w:rsid w:val="00A35359"/>
    <w:rsid w:val="00A35CA9"/>
    <w:rsid w:val="00A43343"/>
    <w:rsid w:val="00A4365C"/>
    <w:rsid w:val="00A44723"/>
    <w:rsid w:val="00A453E7"/>
    <w:rsid w:val="00A45497"/>
    <w:rsid w:val="00A45AFD"/>
    <w:rsid w:val="00A55ABE"/>
    <w:rsid w:val="00A607F5"/>
    <w:rsid w:val="00A60B23"/>
    <w:rsid w:val="00A6214A"/>
    <w:rsid w:val="00A6367B"/>
    <w:rsid w:val="00A66F4C"/>
    <w:rsid w:val="00A71F11"/>
    <w:rsid w:val="00A8307B"/>
    <w:rsid w:val="00A845CE"/>
    <w:rsid w:val="00A84EFC"/>
    <w:rsid w:val="00A96099"/>
    <w:rsid w:val="00A97300"/>
    <w:rsid w:val="00AA07BD"/>
    <w:rsid w:val="00AA271D"/>
    <w:rsid w:val="00AA51A2"/>
    <w:rsid w:val="00AB1482"/>
    <w:rsid w:val="00AB1A9D"/>
    <w:rsid w:val="00AB2F16"/>
    <w:rsid w:val="00AB5877"/>
    <w:rsid w:val="00AB6091"/>
    <w:rsid w:val="00AC0515"/>
    <w:rsid w:val="00AC3EB6"/>
    <w:rsid w:val="00AC4D83"/>
    <w:rsid w:val="00AD0469"/>
    <w:rsid w:val="00AD70B2"/>
    <w:rsid w:val="00AD749E"/>
    <w:rsid w:val="00AE72F1"/>
    <w:rsid w:val="00AF07F7"/>
    <w:rsid w:val="00AF2A97"/>
    <w:rsid w:val="00AF7B04"/>
    <w:rsid w:val="00B0034D"/>
    <w:rsid w:val="00B06472"/>
    <w:rsid w:val="00B1694E"/>
    <w:rsid w:val="00B2094E"/>
    <w:rsid w:val="00B23E5B"/>
    <w:rsid w:val="00B25982"/>
    <w:rsid w:val="00B3036E"/>
    <w:rsid w:val="00B30969"/>
    <w:rsid w:val="00B37B34"/>
    <w:rsid w:val="00B552C8"/>
    <w:rsid w:val="00B60BF2"/>
    <w:rsid w:val="00B61FF7"/>
    <w:rsid w:val="00B630A7"/>
    <w:rsid w:val="00B63E1F"/>
    <w:rsid w:val="00B67237"/>
    <w:rsid w:val="00B702E7"/>
    <w:rsid w:val="00B727C3"/>
    <w:rsid w:val="00B72928"/>
    <w:rsid w:val="00B7636D"/>
    <w:rsid w:val="00B8091D"/>
    <w:rsid w:val="00B9589F"/>
    <w:rsid w:val="00B973B9"/>
    <w:rsid w:val="00BA6458"/>
    <w:rsid w:val="00BA6844"/>
    <w:rsid w:val="00BA78FF"/>
    <w:rsid w:val="00BC339F"/>
    <w:rsid w:val="00BC42B1"/>
    <w:rsid w:val="00BC7A1F"/>
    <w:rsid w:val="00BC7AEE"/>
    <w:rsid w:val="00BE28C7"/>
    <w:rsid w:val="00BE3B3F"/>
    <w:rsid w:val="00BE5644"/>
    <w:rsid w:val="00BF0B8A"/>
    <w:rsid w:val="00BF196A"/>
    <w:rsid w:val="00BF1C24"/>
    <w:rsid w:val="00BF225D"/>
    <w:rsid w:val="00BF32CF"/>
    <w:rsid w:val="00C00F56"/>
    <w:rsid w:val="00C057EA"/>
    <w:rsid w:val="00C06494"/>
    <w:rsid w:val="00C068DF"/>
    <w:rsid w:val="00C07A5C"/>
    <w:rsid w:val="00C237CA"/>
    <w:rsid w:val="00C31AA5"/>
    <w:rsid w:val="00C32780"/>
    <w:rsid w:val="00C32BF4"/>
    <w:rsid w:val="00C33769"/>
    <w:rsid w:val="00C41D99"/>
    <w:rsid w:val="00C45409"/>
    <w:rsid w:val="00C47C9A"/>
    <w:rsid w:val="00C55D9A"/>
    <w:rsid w:val="00C56A43"/>
    <w:rsid w:val="00C57D5E"/>
    <w:rsid w:val="00C67BF7"/>
    <w:rsid w:val="00C74384"/>
    <w:rsid w:val="00C76D9F"/>
    <w:rsid w:val="00C80BB9"/>
    <w:rsid w:val="00C80D6F"/>
    <w:rsid w:val="00C826ED"/>
    <w:rsid w:val="00C84939"/>
    <w:rsid w:val="00C96ABB"/>
    <w:rsid w:val="00C96F43"/>
    <w:rsid w:val="00CA21C8"/>
    <w:rsid w:val="00CA59A7"/>
    <w:rsid w:val="00CA6252"/>
    <w:rsid w:val="00CD0A71"/>
    <w:rsid w:val="00CD2B75"/>
    <w:rsid w:val="00CD6AB4"/>
    <w:rsid w:val="00CE3169"/>
    <w:rsid w:val="00CF171E"/>
    <w:rsid w:val="00D01B0B"/>
    <w:rsid w:val="00D01B8F"/>
    <w:rsid w:val="00D03A5E"/>
    <w:rsid w:val="00D05D18"/>
    <w:rsid w:val="00D115B9"/>
    <w:rsid w:val="00D141B3"/>
    <w:rsid w:val="00D171E9"/>
    <w:rsid w:val="00D20E46"/>
    <w:rsid w:val="00D30145"/>
    <w:rsid w:val="00D31171"/>
    <w:rsid w:val="00D326BC"/>
    <w:rsid w:val="00D36AFA"/>
    <w:rsid w:val="00D36CA5"/>
    <w:rsid w:val="00D3727A"/>
    <w:rsid w:val="00D412E5"/>
    <w:rsid w:val="00D41ECC"/>
    <w:rsid w:val="00D50388"/>
    <w:rsid w:val="00D53F43"/>
    <w:rsid w:val="00D5708F"/>
    <w:rsid w:val="00D60FDF"/>
    <w:rsid w:val="00D61BD8"/>
    <w:rsid w:val="00D62F74"/>
    <w:rsid w:val="00D63492"/>
    <w:rsid w:val="00D648A1"/>
    <w:rsid w:val="00D64F64"/>
    <w:rsid w:val="00D7211A"/>
    <w:rsid w:val="00D76D43"/>
    <w:rsid w:val="00D826DB"/>
    <w:rsid w:val="00D827BC"/>
    <w:rsid w:val="00D84D50"/>
    <w:rsid w:val="00D86EBC"/>
    <w:rsid w:val="00D87AB2"/>
    <w:rsid w:val="00D97AEB"/>
    <w:rsid w:val="00DA0C0F"/>
    <w:rsid w:val="00DA19DF"/>
    <w:rsid w:val="00DA1CB6"/>
    <w:rsid w:val="00DA523D"/>
    <w:rsid w:val="00DA5345"/>
    <w:rsid w:val="00DA78D0"/>
    <w:rsid w:val="00DB0829"/>
    <w:rsid w:val="00DB391B"/>
    <w:rsid w:val="00DB3C8B"/>
    <w:rsid w:val="00DB4BCA"/>
    <w:rsid w:val="00DB55C9"/>
    <w:rsid w:val="00DB7982"/>
    <w:rsid w:val="00DC0FF8"/>
    <w:rsid w:val="00DC1083"/>
    <w:rsid w:val="00DC2B86"/>
    <w:rsid w:val="00DD0B06"/>
    <w:rsid w:val="00DD228E"/>
    <w:rsid w:val="00DD7A27"/>
    <w:rsid w:val="00DE24C2"/>
    <w:rsid w:val="00DE3B12"/>
    <w:rsid w:val="00DE76C6"/>
    <w:rsid w:val="00DF07EE"/>
    <w:rsid w:val="00DF1682"/>
    <w:rsid w:val="00DF42F9"/>
    <w:rsid w:val="00DF534F"/>
    <w:rsid w:val="00DF7BCC"/>
    <w:rsid w:val="00E0011E"/>
    <w:rsid w:val="00E1082B"/>
    <w:rsid w:val="00E10CDB"/>
    <w:rsid w:val="00E17F93"/>
    <w:rsid w:val="00E21E25"/>
    <w:rsid w:val="00E2350B"/>
    <w:rsid w:val="00E26ED2"/>
    <w:rsid w:val="00E31AD7"/>
    <w:rsid w:val="00E33963"/>
    <w:rsid w:val="00E400B1"/>
    <w:rsid w:val="00E440C2"/>
    <w:rsid w:val="00E46651"/>
    <w:rsid w:val="00E5049A"/>
    <w:rsid w:val="00E527E9"/>
    <w:rsid w:val="00E56DB1"/>
    <w:rsid w:val="00E62968"/>
    <w:rsid w:val="00E6344D"/>
    <w:rsid w:val="00E6792E"/>
    <w:rsid w:val="00E67D34"/>
    <w:rsid w:val="00E73DC5"/>
    <w:rsid w:val="00E82026"/>
    <w:rsid w:val="00E83F53"/>
    <w:rsid w:val="00E90D79"/>
    <w:rsid w:val="00E934F5"/>
    <w:rsid w:val="00E93B95"/>
    <w:rsid w:val="00E95362"/>
    <w:rsid w:val="00E96D38"/>
    <w:rsid w:val="00EA0074"/>
    <w:rsid w:val="00EA7D84"/>
    <w:rsid w:val="00EC0395"/>
    <w:rsid w:val="00EC0505"/>
    <w:rsid w:val="00EC1A38"/>
    <w:rsid w:val="00EC6694"/>
    <w:rsid w:val="00EC67B6"/>
    <w:rsid w:val="00ED1E3C"/>
    <w:rsid w:val="00ED5908"/>
    <w:rsid w:val="00EE7D15"/>
    <w:rsid w:val="00EF3584"/>
    <w:rsid w:val="00F0273C"/>
    <w:rsid w:val="00F03B8A"/>
    <w:rsid w:val="00F073ED"/>
    <w:rsid w:val="00F11DEB"/>
    <w:rsid w:val="00F16239"/>
    <w:rsid w:val="00F16A2D"/>
    <w:rsid w:val="00F22207"/>
    <w:rsid w:val="00F26E7A"/>
    <w:rsid w:val="00F309D8"/>
    <w:rsid w:val="00F360B1"/>
    <w:rsid w:val="00F444B0"/>
    <w:rsid w:val="00F46C9E"/>
    <w:rsid w:val="00F5096E"/>
    <w:rsid w:val="00F53CA5"/>
    <w:rsid w:val="00F542B5"/>
    <w:rsid w:val="00F556EE"/>
    <w:rsid w:val="00F57A9A"/>
    <w:rsid w:val="00F61A31"/>
    <w:rsid w:val="00F721EC"/>
    <w:rsid w:val="00F73676"/>
    <w:rsid w:val="00F749AA"/>
    <w:rsid w:val="00F75BBE"/>
    <w:rsid w:val="00F80CC5"/>
    <w:rsid w:val="00F821E6"/>
    <w:rsid w:val="00F84318"/>
    <w:rsid w:val="00F85B98"/>
    <w:rsid w:val="00F8671D"/>
    <w:rsid w:val="00F87E93"/>
    <w:rsid w:val="00F93EF8"/>
    <w:rsid w:val="00F94FD6"/>
    <w:rsid w:val="00F95333"/>
    <w:rsid w:val="00FA1EEA"/>
    <w:rsid w:val="00FA1F92"/>
    <w:rsid w:val="00FA6DE5"/>
    <w:rsid w:val="00FA7BC8"/>
    <w:rsid w:val="00FB0A9D"/>
    <w:rsid w:val="00FB2C40"/>
    <w:rsid w:val="00FB2FCA"/>
    <w:rsid w:val="00FB5744"/>
    <w:rsid w:val="00FB5EE4"/>
    <w:rsid w:val="00FC734D"/>
    <w:rsid w:val="00FD3196"/>
    <w:rsid w:val="00FE5E7D"/>
    <w:rsid w:val="00FE6005"/>
    <w:rsid w:val="00FF10F5"/>
    <w:rsid w:val="00FF191D"/>
    <w:rsid w:val="00FF409C"/>
    <w:rsid w:val="00FF7A8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5D13A0"/>
  <w15:chartTrackingRefBased/>
  <w15:docId w15:val="{264FDC37-1BF2-4823-A04D-21A708BAE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0"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565B4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95D8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B03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BodyText"/>
    <w:link w:val="Heading4Char"/>
    <w:rsid w:val="00881A41"/>
    <w:pPr>
      <w:keepNext/>
      <w:spacing w:after="120" w:line="360" w:lineRule="auto"/>
      <w:outlineLvl w:val="3"/>
    </w:pPr>
    <w:rPr>
      <w:rFonts w:ascii="Comic Sans MS" w:eastAsia="Times New Roman" w:hAnsi="Comic Sans MS" w:cs="Times New Roman"/>
      <w:b/>
      <w:bCs/>
      <w:noProof/>
      <w:sz w:val="30"/>
      <w:szCs w:val="28"/>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link w:val="PChar"/>
    <w:qFormat/>
    <w:rsid w:val="00504451"/>
    <w:pPr>
      <w:spacing w:before="240" w:after="0" w:line="240" w:lineRule="auto"/>
      <w:ind w:firstLine="720"/>
      <w:jc w:val="lowKashida"/>
    </w:pPr>
    <w:rPr>
      <w:rFonts w:ascii="Times New Roman" w:eastAsia="Calibri" w:hAnsi="Times New Roman" w:cs="Times New Roman"/>
      <w:sz w:val="24"/>
      <w:szCs w:val="24"/>
    </w:rPr>
  </w:style>
  <w:style w:type="character" w:customStyle="1" w:styleId="PChar">
    <w:name w:val="P Char"/>
    <w:link w:val="P"/>
    <w:rsid w:val="00504451"/>
    <w:rPr>
      <w:rFonts w:ascii="Times New Roman" w:eastAsia="Calibri" w:hAnsi="Times New Roman" w:cs="Times New Roman"/>
      <w:sz w:val="24"/>
      <w:szCs w:val="24"/>
    </w:rPr>
  </w:style>
  <w:style w:type="paragraph" w:styleId="Caption">
    <w:name w:val="caption"/>
    <w:aliases w:val="Table Caption"/>
    <w:basedOn w:val="Normal"/>
    <w:next w:val="Normal"/>
    <w:link w:val="CaptionChar"/>
    <w:uiPriority w:val="35"/>
    <w:unhideWhenUsed/>
    <w:qFormat/>
    <w:rsid w:val="008826B4"/>
    <w:pPr>
      <w:keepNext/>
      <w:spacing w:after="200" w:line="240" w:lineRule="auto"/>
    </w:pPr>
    <w:rPr>
      <w:rFonts w:ascii="Times New Roman" w:eastAsia="Times New Roman" w:hAnsi="Times New Roman" w:cs="Times New Roman"/>
      <w:b/>
      <w:bCs/>
      <w:color w:val="000000"/>
      <w:sz w:val="24"/>
      <w:szCs w:val="36"/>
      <w:lang w:val="en-GB" w:eastAsia="x-none"/>
    </w:rPr>
  </w:style>
  <w:style w:type="character" w:customStyle="1" w:styleId="CaptionChar">
    <w:name w:val="Caption Char"/>
    <w:aliases w:val="Table Caption Char"/>
    <w:link w:val="Caption"/>
    <w:uiPriority w:val="35"/>
    <w:rsid w:val="008826B4"/>
    <w:rPr>
      <w:rFonts w:ascii="Times New Roman" w:eastAsia="Times New Roman" w:hAnsi="Times New Roman" w:cs="Times New Roman"/>
      <w:b/>
      <w:bCs/>
      <w:color w:val="000000"/>
      <w:sz w:val="24"/>
      <w:szCs w:val="36"/>
      <w:lang w:val="en-GB" w:eastAsia="x-none"/>
    </w:rPr>
  </w:style>
  <w:style w:type="table" w:customStyle="1" w:styleId="TableGrid3">
    <w:name w:val="Table Grid3"/>
    <w:basedOn w:val="TableNormal"/>
    <w:next w:val="TableGrid"/>
    <w:uiPriority w:val="39"/>
    <w:rsid w:val="008826B4"/>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82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te">
    <w:name w:val="F-note"/>
    <w:basedOn w:val="Normal"/>
    <w:link w:val="F-noteChar"/>
    <w:qFormat/>
    <w:rsid w:val="00E10CDB"/>
    <w:pPr>
      <w:spacing w:after="0" w:line="240" w:lineRule="auto"/>
      <w:jc w:val="both"/>
    </w:pPr>
    <w:rPr>
      <w:rFonts w:ascii="Times New Roman" w:eastAsia="Times New Roman" w:hAnsi="Times New Roman" w:cs="Akhbar MT"/>
      <w:sz w:val="20"/>
      <w:szCs w:val="20"/>
      <w:lang w:eastAsia="zh-CN"/>
    </w:rPr>
  </w:style>
  <w:style w:type="character" w:customStyle="1" w:styleId="F-noteChar">
    <w:name w:val="F-note Char"/>
    <w:link w:val="F-note"/>
    <w:rsid w:val="00E10CDB"/>
    <w:rPr>
      <w:rFonts w:ascii="Times New Roman" w:eastAsia="Times New Roman" w:hAnsi="Times New Roman" w:cs="Akhbar MT"/>
      <w:sz w:val="20"/>
      <w:szCs w:val="20"/>
      <w:lang w:eastAsia="zh-CN"/>
    </w:rPr>
  </w:style>
  <w:style w:type="character" w:customStyle="1" w:styleId="FigChar">
    <w:name w:val="Fig Char"/>
    <w:link w:val="Fig"/>
    <w:locked/>
    <w:rsid w:val="00882286"/>
    <w:rPr>
      <w:rFonts w:asciiTheme="majorBidi" w:hAnsiTheme="majorBidi" w:cstheme="majorBidi"/>
      <w:b/>
      <w:bCs/>
      <w:sz w:val="24"/>
      <w:szCs w:val="24"/>
    </w:rPr>
  </w:style>
  <w:style w:type="paragraph" w:customStyle="1" w:styleId="Fig">
    <w:name w:val="Fig"/>
    <w:basedOn w:val="Normal"/>
    <w:link w:val="FigChar"/>
    <w:qFormat/>
    <w:rsid w:val="00882286"/>
    <w:pPr>
      <w:spacing w:after="0" w:line="240" w:lineRule="auto"/>
      <w:jc w:val="center"/>
    </w:pPr>
    <w:rPr>
      <w:rFonts w:asciiTheme="majorBidi" w:hAnsiTheme="majorBidi" w:cstheme="majorBidi"/>
      <w:b/>
      <w:bCs/>
      <w:sz w:val="24"/>
      <w:szCs w:val="24"/>
    </w:rPr>
  </w:style>
  <w:style w:type="table" w:customStyle="1" w:styleId="GridTable1Light1">
    <w:name w:val="Grid Table 1 Light1"/>
    <w:basedOn w:val="TableNormal"/>
    <w:uiPriority w:val="46"/>
    <w:rsid w:val="00F11DEB"/>
    <w:pPr>
      <w:spacing w:after="0" w:line="240" w:lineRule="auto"/>
    </w:pPr>
    <w:rPr>
      <w:rFonts w:ascii="Calibri" w:eastAsia="Calibri" w:hAnsi="Calibri" w:cs="Arial"/>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1D5F1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FigChar"/>
    <w:link w:val="EndNoteBibliographyTitle"/>
    <w:rsid w:val="001D5F11"/>
    <w:rPr>
      <w:rFonts w:ascii="Times New Roman" w:hAnsi="Times New Roman" w:cs="Times New Roman"/>
      <w:b w:val="0"/>
      <w:bCs w:val="0"/>
      <w:noProof/>
      <w:sz w:val="24"/>
      <w:szCs w:val="24"/>
    </w:rPr>
  </w:style>
  <w:style w:type="paragraph" w:customStyle="1" w:styleId="EndNoteBibliography">
    <w:name w:val="EndNote Bibliography"/>
    <w:basedOn w:val="Normal"/>
    <w:link w:val="EndNoteBibliographyChar"/>
    <w:rsid w:val="001D5F11"/>
    <w:pPr>
      <w:spacing w:line="240" w:lineRule="auto"/>
    </w:pPr>
    <w:rPr>
      <w:rFonts w:ascii="Times New Roman" w:hAnsi="Times New Roman" w:cs="Times New Roman"/>
      <w:noProof/>
      <w:sz w:val="24"/>
    </w:rPr>
  </w:style>
  <w:style w:type="character" w:customStyle="1" w:styleId="EndNoteBibliographyChar">
    <w:name w:val="EndNote Bibliography Char"/>
    <w:basedOn w:val="FigChar"/>
    <w:link w:val="EndNoteBibliography"/>
    <w:rsid w:val="001D5F11"/>
    <w:rPr>
      <w:rFonts w:ascii="Times New Roman" w:hAnsi="Times New Roman" w:cs="Times New Roman"/>
      <w:b w:val="0"/>
      <w:bCs w:val="0"/>
      <w:noProof/>
      <w:sz w:val="24"/>
      <w:szCs w:val="24"/>
    </w:rPr>
  </w:style>
  <w:style w:type="character" w:styleId="Hyperlink">
    <w:name w:val="Hyperlink"/>
    <w:basedOn w:val="DefaultParagraphFont"/>
    <w:uiPriority w:val="99"/>
    <w:unhideWhenUsed/>
    <w:rsid w:val="001D5F11"/>
    <w:rPr>
      <w:color w:val="0563C1" w:themeColor="hyperlink"/>
      <w:u w:val="single"/>
    </w:rPr>
  </w:style>
  <w:style w:type="character" w:styleId="UnresolvedMention">
    <w:name w:val="Unresolved Mention"/>
    <w:basedOn w:val="DefaultParagraphFont"/>
    <w:uiPriority w:val="99"/>
    <w:semiHidden/>
    <w:unhideWhenUsed/>
    <w:rsid w:val="001D5F11"/>
    <w:rPr>
      <w:color w:val="605E5C"/>
      <w:shd w:val="clear" w:color="auto" w:fill="E1DFDD"/>
    </w:rPr>
  </w:style>
  <w:style w:type="paragraph" w:styleId="Header">
    <w:name w:val="header"/>
    <w:aliases w:val=" Char"/>
    <w:basedOn w:val="Normal"/>
    <w:link w:val="HeaderChar"/>
    <w:unhideWhenUsed/>
    <w:rsid w:val="00C74384"/>
    <w:pPr>
      <w:tabs>
        <w:tab w:val="center" w:pos="4320"/>
        <w:tab w:val="right" w:pos="8640"/>
      </w:tabs>
      <w:spacing w:after="0" w:line="240" w:lineRule="auto"/>
    </w:pPr>
  </w:style>
  <w:style w:type="character" w:customStyle="1" w:styleId="HeaderChar">
    <w:name w:val="Header Char"/>
    <w:aliases w:val=" Char Char"/>
    <w:basedOn w:val="DefaultParagraphFont"/>
    <w:link w:val="Header"/>
    <w:rsid w:val="00C74384"/>
  </w:style>
  <w:style w:type="paragraph" w:styleId="Footer">
    <w:name w:val="footer"/>
    <w:basedOn w:val="Normal"/>
    <w:link w:val="FooterChar"/>
    <w:uiPriority w:val="99"/>
    <w:unhideWhenUsed/>
    <w:rsid w:val="00C74384"/>
    <w:pPr>
      <w:tabs>
        <w:tab w:val="center" w:pos="4320"/>
        <w:tab w:val="right" w:pos="8640"/>
      </w:tabs>
      <w:spacing w:after="0" w:line="240" w:lineRule="auto"/>
    </w:pPr>
  </w:style>
  <w:style w:type="character" w:customStyle="1" w:styleId="FooterChar">
    <w:name w:val="Footer Char"/>
    <w:basedOn w:val="DefaultParagraphFont"/>
    <w:link w:val="Footer"/>
    <w:uiPriority w:val="99"/>
    <w:rsid w:val="00C74384"/>
  </w:style>
  <w:style w:type="paragraph" w:customStyle="1" w:styleId="H2">
    <w:name w:val="H2"/>
    <w:basedOn w:val="P"/>
    <w:link w:val="H2Char"/>
    <w:rsid w:val="007E2F24"/>
    <w:rPr>
      <w:b/>
      <w:bCs/>
    </w:rPr>
  </w:style>
  <w:style w:type="character" w:customStyle="1" w:styleId="H2Char">
    <w:name w:val="H2 Char"/>
    <w:basedOn w:val="PChar"/>
    <w:link w:val="H2"/>
    <w:rsid w:val="007E2F24"/>
    <w:rPr>
      <w:rFonts w:asciiTheme="majorBidi" w:eastAsia="Calibri" w:hAnsiTheme="majorBidi" w:cstheme="majorBidi"/>
      <w:b/>
      <w:bCs/>
      <w:sz w:val="24"/>
      <w:szCs w:val="24"/>
    </w:rPr>
  </w:style>
  <w:style w:type="paragraph" w:styleId="ListParagraph">
    <w:name w:val="List Paragraph"/>
    <w:basedOn w:val="Normal"/>
    <w:uiPriority w:val="34"/>
    <w:rsid w:val="00613C98"/>
    <w:pPr>
      <w:ind w:left="720"/>
      <w:contextualSpacing/>
    </w:pPr>
  </w:style>
  <w:style w:type="paragraph" w:customStyle="1" w:styleId="Default">
    <w:name w:val="Default"/>
    <w:rsid w:val="00FB2C40"/>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Heading4Char">
    <w:name w:val="Heading 4 Char"/>
    <w:basedOn w:val="DefaultParagraphFont"/>
    <w:link w:val="Heading4"/>
    <w:rsid w:val="00881A41"/>
    <w:rPr>
      <w:rFonts w:ascii="Comic Sans MS" w:eastAsia="Times New Roman" w:hAnsi="Comic Sans MS" w:cs="Times New Roman"/>
      <w:b/>
      <w:bCs/>
      <w:noProof/>
      <w:sz w:val="30"/>
      <w:szCs w:val="28"/>
      <w:lang w:eastAsia="ar-SA"/>
    </w:rPr>
  </w:style>
  <w:style w:type="paragraph" w:styleId="BodyText">
    <w:name w:val="Body Text"/>
    <w:basedOn w:val="Normal"/>
    <w:link w:val="BodyTextChar"/>
    <w:uiPriority w:val="99"/>
    <w:unhideWhenUsed/>
    <w:rsid w:val="00881A41"/>
    <w:pPr>
      <w:spacing w:after="120"/>
    </w:pPr>
  </w:style>
  <w:style w:type="character" w:customStyle="1" w:styleId="BodyTextChar">
    <w:name w:val="Body Text Char"/>
    <w:basedOn w:val="DefaultParagraphFont"/>
    <w:link w:val="BodyText"/>
    <w:uiPriority w:val="99"/>
    <w:rsid w:val="00881A41"/>
  </w:style>
  <w:style w:type="paragraph" w:customStyle="1" w:styleId="H3">
    <w:name w:val="H3"/>
    <w:basedOn w:val="Heading3"/>
    <w:rsid w:val="000B0345"/>
    <w:pPr>
      <w:keepLines w:val="0"/>
      <w:spacing w:before="0" w:after="120" w:line="360" w:lineRule="auto"/>
    </w:pPr>
    <w:rPr>
      <w:rFonts w:ascii="Arial Black" w:eastAsia="Times New Roman" w:hAnsi="Arial Black" w:cs="Times New Roman"/>
      <w:bCs/>
      <w:noProof/>
      <w:color w:val="auto"/>
      <w:sz w:val="36"/>
      <w:szCs w:val="32"/>
      <w:lang w:eastAsia="ar-SA"/>
    </w:rPr>
  </w:style>
  <w:style w:type="paragraph" w:customStyle="1" w:styleId="b">
    <w:name w:val="b"/>
    <w:basedOn w:val="Normal"/>
    <w:rsid w:val="000B0345"/>
    <w:pPr>
      <w:spacing w:after="240" w:line="360" w:lineRule="auto"/>
      <w:ind w:firstLine="578"/>
      <w:jc w:val="lowKashida"/>
    </w:pPr>
    <w:rPr>
      <w:rFonts w:ascii="Times New Roman" w:eastAsia="Times New Roman" w:hAnsi="Times New Roman" w:cs="Times New Roman"/>
      <w:noProof/>
      <w:sz w:val="30"/>
      <w:szCs w:val="28"/>
      <w:lang w:bidi="ar-EG"/>
    </w:rPr>
  </w:style>
  <w:style w:type="character" w:customStyle="1" w:styleId="Heading3Char">
    <w:name w:val="Heading 3 Char"/>
    <w:basedOn w:val="DefaultParagraphFont"/>
    <w:link w:val="Heading3"/>
    <w:uiPriority w:val="9"/>
    <w:semiHidden/>
    <w:rsid w:val="000B0345"/>
    <w:rPr>
      <w:rFonts w:asciiTheme="majorHAnsi" w:eastAsiaTheme="majorEastAsia" w:hAnsiTheme="majorHAnsi" w:cstheme="majorBidi"/>
      <w:color w:val="1F4D78" w:themeColor="accent1" w:themeShade="7F"/>
      <w:sz w:val="24"/>
      <w:szCs w:val="24"/>
    </w:rPr>
  </w:style>
  <w:style w:type="character" w:customStyle="1" w:styleId="ref">
    <w:name w:val="ref"/>
    <w:rsid w:val="00C84939"/>
    <w:rPr>
      <w:b/>
    </w:rPr>
  </w:style>
  <w:style w:type="character" w:customStyle="1" w:styleId="Heading1Char">
    <w:name w:val="Heading 1 Char"/>
    <w:basedOn w:val="DefaultParagraphFont"/>
    <w:link w:val="Heading1"/>
    <w:uiPriority w:val="1"/>
    <w:rsid w:val="00565B45"/>
    <w:rPr>
      <w:rFonts w:asciiTheme="majorHAnsi" w:eastAsiaTheme="majorEastAsia" w:hAnsiTheme="majorHAnsi" w:cstheme="majorBidi"/>
      <w:color w:val="2E74B5" w:themeColor="accent1" w:themeShade="BF"/>
      <w:sz w:val="32"/>
      <w:szCs w:val="32"/>
    </w:rPr>
  </w:style>
  <w:style w:type="paragraph" w:customStyle="1" w:styleId="TableParagraph">
    <w:name w:val="Table Paragraph"/>
    <w:basedOn w:val="Normal"/>
    <w:uiPriority w:val="1"/>
    <w:rsid w:val="000D79A5"/>
    <w:pPr>
      <w:widowControl w:val="0"/>
      <w:autoSpaceDE w:val="0"/>
      <w:autoSpaceDN w:val="0"/>
      <w:spacing w:after="0" w:line="240" w:lineRule="auto"/>
      <w:jc w:val="center"/>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F10F5"/>
    <w:rPr>
      <w:sz w:val="16"/>
      <w:szCs w:val="16"/>
    </w:rPr>
  </w:style>
  <w:style w:type="paragraph" w:styleId="NoSpacing">
    <w:name w:val="No Spacing"/>
    <w:aliases w:val="Table"/>
    <w:basedOn w:val="Normal"/>
    <w:uiPriority w:val="1"/>
    <w:rsid w:val="00760792"/>
    <w:pPr>
      <w:keepNext/>
      <w:spacing w:after="0" w:line="240" w:lineRule="auto"/>
      <w:jc w:val="both"/>
    </w:pPr>
    <w:rPr>
      <w:rFonts w:asciiTheme="majorBidi" w:eastAsia="Calibri" w:hAnsiTheme="majorBidi" w:cstheme="majorBidi"/>
      <w:b/>
      <w:bCs/>
      <w:sz w:val="24"/>
      <w:szCs w:val="24"/>
    </w:rPr>
  </w:style>
  <w:style w:type="paragraph" w:customStyle="1" w:styleId="footnote">
    <w:name w:val="footnote"/>
    <w:basedOn w:val="Normal"/>
    <w:link w:val="footnoteChar"/>
    <w:rsid w:val="00935123"/>
    <w:pPr>
      <w:spacing w:after="200" w:line="276" w:lineRule="auto"/>
    </w:pPr>
    <w:rPr>
      <w:rFonts w:asciiTheme="majorBidi" w:eastAsiaTheme="minorEastAsia" w:hAnsiTheme="majorBidi" w:cstheme="majorBidi"/>
      <w:sz w:val="24"/>
      <w:szCs w:val="24"/>
      <w:lang w:bidi="ar-EG"/>
    </w:rPr>
  </w:style>
  <w:style w:type="character" w:customStyle="1" w:styleId="footnoteChar">
    <w:name w:val="footnote Char"/>
    <w:basedOn w:val="DefaultParagraphFont"/>
    <w:link w:val="footnote"/>
    <w:rsid w:val="00935123"/>
    <w:rPr>
      <w:rFonts w:asciiTheme="majorBidi" w:eastAsiaTheme="minorEastAsia" w:hAnsiTheme="majorBidi" w:cstheme="majorBidi"/>
      <w:sz w:val="24"/>
      <w:szCs w:val="24"/>
      <w:lang w:bidi="ar-EG"/>
    </w:rPr>
  </w:style>
  <w:style w:type="paragraph" w:customStyle="1" w:styleId="paragraph">
    <w:name w:val="paragraph"/>
    <w:basedOn w:val="Normal"/>
    <w:link w:val="paragraphChar"/>
    <w:rsid w:val="0000402E"/>
    <w:pPr>
      <w:spacing w:before="200" w:after="200" w:line="360" w:lineRule="auto"/>
      <w:ind w:firstLine="720"/>
      <w:jc w:val="both"/>
    </w:pPr>
    <w:rPr>
      <w:rFonts w:asciiTheme="majorBidi" w:eastAsia="AdvOT678fd422" w:hAnsiTheme="majorBidi" w:cstheme="majorBidi"/>
      <w:color w:val="000000" w:themeColor="text1"/>
      <w:sz w:val="28"/>
      <w:lang w:bidi="ar-EG"/>
    </w:rPr>
  </w:style>
  <w:style w:type="character" w:customStyle="1" w:styleId="paragraphChar">
    <w:name w:val="paragraph Char"/>
    <w:basedOn w:val="DefaultParagraphFont"/>
    <w:link w:val="paragraph"/>
    <w:rsid w:val="0000402E"/>
    <w:rPr>
      <w:rFonts w:asciiTheme="majorBidi" w:eastAsia="AdvOT678fd422" w:hAnsiTheme="majorBidi" w:cstheme="majorBidi"/>
      <w:color w:val="000000" w:themeColor="text1"/>
      <w:sz w:val="28"/>
      <w:lang w:bidi="ar-EG"/>
    </w:rPr>
  </w:style>
  <w:style w:type="paragraph" w:customStyle="1" w:styleId="FigCap">
    <w:name w:val="Fig Cap"/>
    <w:basedOn w:val="Normal"/>
    <w:link w:val="FigCapChar"/>
    <w:rsid w:val="0000402E"/>
    <w:pPr>
      <w:spacing w:before="200" w:after="200" w:line="276" w:lineRule="auto"/>
      <w:jc w:val="center"/>
    </w:pPr>
    <w:rPr>
      <w:rFonts w:asciiTheme="majorBidi" w:eastAsiaTheme="minorEastAsia" w:hAnsiTheme="majorBidi" w:cstheme="majorBidi"/>
      <w:b/>
      <w:bCs/>
      <w:color w:val="000000" w:themeColor="text1"/>
      <w:sz w:val="28"/>
      <w:szCs w:val="28"/>
      <w:lang w:bidi="ar-EG"/>
    </w:rPr>
  </w:style>
  <w:style w:type="character" w:customStyle="1" w:styleId="FigCapChar">
    <w:name w:val="Fig Cap Char"/>
    <w:basedOn w:val="DefaultParagraphFont"/>
    <w:link w:val="FigCap"/>
    <w:rsid w:val="0000402E"/>
    <w:rPr>
      <w:rFonts w:asciiTheme="majorBidi" w:eastAsiaTheme="minorEastAsia" w:hAnsiTheme="majorBidi" w:cstheme="majorBidi"/>
      <w:b/>
      <w:bCs/>
      <w:color w:val="000000" w:themeColor="text1"/>
      <w:sz w:val="28"/>
      <w:szCs w:val="28"/>
      <w:lang w:bidi="ar-EG"/>
    </w:rPr>
  </w:style>
  <w:style w:type="character" w:customStyle="1" w:styleId="Heading2Char">
    <w:name w:val="Heading 2 Char"/>
    <w:basedOn w:val="DefaultParagraphFont"/>
    <w:link w:val="Heading2"/>
    <w:uiPriority w:val="9"/>
    <w:rsid w:val="00595D86"/>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rsid w:val="000710AB"/>
    <w:rPr>
      <w:i/>
      <w:iCs/>
    </w:rPr>
  </w:style>
  <w:style w:type="table" w:customStyle="1" w:styleId="TableGrid7">
    <w:name w:val="Table Grid7"/>
    <w:basedOn w:val="TableNormal"/>
    <w:next w:val="TableGrid"/>
    <w:uiPriority w:val="39"/>
    <w:rsid w:val="00BC7A1F"/>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C00F56"/>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 1"/>
    <w:basedOn w:val="Heading1"/>
    <w:link w:val="Header1Char"/>
    <w:rsid w:val="00E0011E"/>
    <w:pPr>
      <w:spacing w:before="0" w:line="360" w:lineRule="auto"/>
      <w:jc w:val="both"/>
    </w:pPr>
    <w:rPr>
      <w:rFonts w:asciiTheme="majorBidi" w:hAnsiTheme="majorBidi"/>
      <w:b/>
      <w:bCs/>
      <w:color w:val="000000" w:themeColor="text1"/>
      <w:sz w:val="36"/>
      <w:szCs w:val="36"/>
      <w:lang w:bidi="en-US"/>
    </w:rPr>
  </w:style>
  <w:style w:type="character" w:customStyle="1" w:styleId="Header1Char">
    <w:name w:val="Header 1 Char"/>
    <w:basedOn w:val="Heading1Char"/>
    <w:link w:val="Header1"/>
    <w:rsid w:val="00E0011E"/>
    <w:rPr>
      <w:rFonts w:asciiTheme="majorBidi" w:eastAsiaTheme="majorEastAsia" w:hAnsiTheme="majorBidi" w:cstheme="majorBidi"/>
      <w:b/>
      <w:bCs/>
      <w:color w:val="000000" w:themeColor="text1"/>
      <w:sz w:val="36"/>
      <w:szCs w:val="36"/>
      <w:lang w:bidi="en-US"/>
    </w:rPr>
  </w:style>
  <w:style w:type="paragraph" w:customStyle="1" w:styleId="FigTanta">
    <w:name w:val="Fig _ Tanta"/>
    <w:basedOn w:val="Normal"/>
    <w:next w:val="Fig"/>
    <w:link w:val="FigTantaChar"/>
    <w:rsid w:val="00E0011E"/>
    <w:pPr>
      <w:spacing w:line="240" w:lineRule="auto"/>
      <w:jc w:val="center"/>
    </w:pPr>
    <w:rPr>
      <w:rFonts w:ascii="Times New Roman" w:eastAsia="Calibri" w:hAnsi="Times New Roman" w:cs="Times New Roman"/>
      <w:b/>
      <w:color w:val="000000" w:themeColor="text1"/>
      <w:sz w:val="28"/>
      <w:szCs w:val="24"/>
      <w:lang w:bidi="ar-EG"/>
    </w:rPr>
  </w:style>
  <w:style w:type="character" w:customStyle="1" w:styleId="FigTantaChar">
    <w:name w:val="Fig _ Tanta Char"/>
    <w:basedOn w:val="DefaultParagraphFont"/>
    <w:link w:val="FigTanta"/>
    <w:rsid w:val="00E0011E"/>
    <w:rPr>
      <w:rFonts w:ascii="Times New Roman" w:eastAsia="Calibri" w:hAnsi="Times New Roman" w:cs="Times New Roman"/>
      <w:b/>
      <w:color w:val="000000" w:themeColor="text1"/>
      <w:sz w:val="28"/>
      <w:szCs w:val="24"/>
      <w:lang w:bidi="ar-EG"/>
    </w:rPr>
  </w:style>
  <w:style w:type="paragraph" w:customStyle="1" w:styleId="PP">
    <w:name w:val="P   P"/>
    <w:basedOn w:val="Normal"/>
    <w:link w:val="PPChar"/>
    <w:autoRedefine/>
    <w:rsid w:val="009C013C"/>
    <w:pPr>
      <w:spacing w:after="200" w:line="360" w:lineRule="auto"/>
      <w:ind w:firstLine="720"/>
    </w:pPr>
    <w:rPr>
      <w:rFonts w:asciiTheme="majorBidi" w:eastAsia="AdvOT678fd422" w:hAnsiTheme="majorBidi" w:cstheme="majorBidi"/>
      <w:color w:val="000000" w:themeColor="text1"/>
      <w:sz w:val="28"/>
      <w:lang w:val="en-GB" w:eastAsia="en-GB" w:bidi="ar-EG"/>
    </w:rPr>
  </w:style>
  <w:style w:type="character" w:customStyle="1" w:styleId="PPChar">
    <w:name w:val="P   P Char"/>
    <w:basedOn w:val="DefaultParagraphFont"/>
    <w:link w:val="PP"/>
    <w:rsid w:val="009C013C"/>
    <w:rPr>
      <w:rFonts w:asciiTheme="majorBidi" w:eastAsia="AdvOT678fd422" w:hAnsiTheme="majorBidi" w:cstheme="majorBidi"/>
      <w:color w:val="000000" w:themeColor="text1"/>
      <w:sz w:val="28"/>
      <w:lang w:val="en-GB" w:eastAsia="en-GB" w:bidi="ar-EG"/>
    </w:rPr>
  </w:style>
  <w:style w:type="table" w:customStyle="1" w:styleId="GridTable6Colorful1">
    <w:name w:val="Grid Table 6 Colorful1"/>
    <w:basedOn w:val="TableNormal"/>
    <w:next w:val="GridTable6Colorful"/>
    <w:uiPriority w:val="51"/>
    <w:rsid w:val="00156F36"/>
    <w:pPr>
      <w:spacing w:after="0" w:line="240" w:lineRule="auto"/>
    </w:pPr>
    <w:rPr>
      <w:rFonts w:eastAsia="Calibri"/>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6Colorful">
    <w:name w:val="Grid Table 6 Colorful"/>
    <w:basedOn w:val="TableNormal"/>
    <w:uiPriority w:val="51"/>
    <w:rsid w:val="00156F3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aragraph0">
    <w:name w:val="Paragraph"/>
    <w:basedOn w:val="Normal"/>
    <w:link w:val="ParagraphChar0"/>
    <w:qFormat/>
    <w:rsid w:val="00D63492"/>
    <w:pPr>
      <w:spacing w:after="200" w:line="360" w:lineRule="auto"/>
      <w:ind w:firstLine="720"/>
      <w:jc w:val="both"/>
    </w:pPr>
    <w:rPr>
      <w:rFonts w:ascii="Times New Roman" w:eastAsia="Calibri" w:hAnsi="Times New Roman" w:cs="Times New Roman"/>
      <w:color w:val="000000"/>
      <w:sz w:val="28"/>
      <w:szCs w:val="24"/>
    </w:rPr>
  </w:style>
  <w:style w:type="character" w:customStyle="1" w:styleId="ParagraphChar0">
    <w:name w:val="Paragraph Char"/>
    <w:aliases w:val="List Paragraph Char"/>
    <w:link w:val="Paragraph0"/>
    <w:rsid w:val="00D63492"/>
    <w:rPr>
      <w:rFonts w:ascii="Times New Roman" w:eastAsia="Calibri" w:hAnsi="Times New Roman" w:cs="Times New Roman"/>
      <w:color w:val="000000"/>
      <w:sz w:val="28"/>
      <w:szCs w:val="24"/>
    </w:rPr>
  </w:style>
  <w:style w:type="character" w:styleId="Strong">
    <w:name w:val="Strong"/>
    <w:basedOn w:val="DefaultParagraphFont"/>
    <w:uiPriority w:val="22"/>
    <w:rsid w:val="004953F4"/>
    <w:rPr>
      <w:b/>
      <w:bCs/>
    </w:rPr>
  </w:style>
  <w:style w:type="paragraph" w:customStyle="1" w:styleId="Footnote0">
    <w:name w:val="Footnote"/>
    <w:basedOn w:val="Caption"/>
    <w:link w:val="FootnoteChar0"/>
    <w:qFormat/>
    <w:rsid w:val="004953F4"/>
    <w:pPr>
      <w:spacing w:after="0"/>
      <w:jc w:val="both"/>
    </w:pPr>
    <w:rPr>
      <w:rFonts w:asciiTheme="majorBidi" w:eastAsia="SimSun" w:hAnsiTheme="majorBidi" w:cstheme="majorBidi"/>
      <w:b w:val="0"/>
      <w:bCs w:val="0"/>
      <w:color w:val="000000" w:themeColor="text1"/>
      <w:sz w:val="20"/>
      <w:szCs w:val="20"/>
    </w:rPr>
  </w:style>
  <w:style w:type="character" w:customStyle="1" w:styleId="FootnoteChar0">
    <w:name w:val="Footnote Char"/>
    <w:basedOn w:val="CaptionChar"/>
    <w:link w:val="Footnote0"/>
    <w:rsid w:val="004953F4"/>
    <w:rPr>
      <w:rFonts w:asciiTheme="majorBidi" w:eastAsia="SimSun" w:hAnsiTheme="majorBidi" w:cstheme="majorBidi"/>
      <w:b w:val="0"/>
      <w:bCs w:val="0"/>
      <w:color w:val="000000" w:themeColor="text1"/>
      <w:sz w:val="20"/>
      <w:szCs w:val="20"/>
      <w:lang w:val="en-GB" w:eastAsia="x-none"/>
    </w:rPr>
  </w:style>
  <w:style w:type="character" w:customStyle="1" w:styleId="PChar0">
    <w:name w:val="P_ Char"/>
    <w:basedOn w:val="CaptionChar"/>
    <w:link w:val="P0"/>
    <w:locked/>
    <w:rsid w:val="004953F4"/>
    <w:rPr>
      <w:rFonts w:ascii="Times New Roman" w:eastAsia="Calibri" w:hAnsi="Times New Roman" w:cs="Times New Roman"/>
      <w:b w:val="0"/>
      <w:bCs w:val="0"/>
      <w:color w:val="000000" w:themeColor="text1"/>
      <w:sz w:val="28"/>
      <w:szCs w:val="28"/>
      <w:lang w:val="en-GB" w:eastAsia="x-none"/>
    </w:rPr>
  </w:style>
  <w:style w:type="paragraph" w:customStyle="1" w:styleId="P0">
    <w:name w:val="P_"/>
    <w:basedOn w:val="Caption"/>
    <w:link w:val="PChar0"/>
    <w:rsid w:val="004953F4"/>
    <w:pPr>
      <w:spacing w:line="360" w:lineRule="auto"/>
      <w:ind w:firstLine="720"/>
      <w:jc w:val="both"/>
    </w:pPr>
    <w:rPr>
      <w:rFonts w:eastAsia="Calibri"/>
      <w:b w:val="0"/>
      <w:bCs w:val="0"/>
      <w:color w:val="000000" w:themeColor="text1"/>
      <w:sz w:val="28"/>
      <w:szCs w:val="2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2064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FCC9E97-9730-46AE-B998-CBF9B92E1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TotalTime>
  <Pages>19</Pages>
  <Words>10418</Words>
  <Characters>59385</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dc:creator>
  <cp:keywords/>
  <dc:description/>
  <cp:lastModifiedBy>Mohamed Sharaf</cp:lastModifiedBy>
  <cp:revision>386</cp:revision>
  <cp:lastPrinted>2025-12-25T18:19:00Z</cp:lastPrinted>
  <dcterms:created xsi:type="dcterms:W3CDTF">2022-12-11T09:17:00Z</dcterms:created>
  <dcterms:modified xsi:type="dcterms:W3CDTF">2026-02-08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frontiers-in-cardiovascular-medicine</vt:lpwstr>
  </property>
  <property fmtid="{D5CDD505-2E9C-101B-9397-08002B2CF9AE}" pid="11" name="Mendeley Recent Style Name 4_1">
    <vt:lpwstr>Frontiers in Cardiovascular Medicin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pringer-vancouver-author-date</vt:lpwstr>
  </property>
  <property fmtid="{D5CDD505-2E9C-101B-9397-08002B2CF9AE}" pid="15" name="Mendeley Recent Style Name 6_1">
    <vt:lpwstr>Springer - Vancouver (author-date)</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vancouver</vt:lpwstr>
  </property>
</Properties>
</file>